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F80FF" w14:textId="6605337C" w:rsidR="00A21E7C" w:rsidRPr="006E3A08" w:rsidRDefault="006E3A08" w:rsidP="006E3A08">
      <w:pPr>
        <w:pStyle w:val="AbsenderzeileunterLogo"/>
        <w:rPr>
          <w:rFonts w:cstheme="minorBidi"/>
          <w:color w:val="FFFFFF" w:themeColor="background1"/>
        </w:rPr>
      </w:pPr>
      <w:r>
        <w:rPr>
          <w:rFonts w:cstheme="minorBidi"/>
          <w:color w:val="FFFFFF" w:themeColor="background1"/>
        </w:rPr>
        <w:br/>
      </w:r>
      <w:r w:rsidR="00A21E7C" w:rsidRPr="006E3A08">
        <w:rPr>
          <w:rFonts w:cstheme="minorBidi"/>
          <w:noProof/>
          <w:color w:val="FFFFFF" w:themeColor="background1"/>
        </w:rPr>
        <mc:AlternateContent>
          <mc:Choice Requires="wps">
            <w:drawing>
              <wp:anchor distT="0" distB="0" distL="114300" distR="114300" simplePos="0" relativeHeight="251722752" behindDoc="1" locked="1" layoutInCell="1" allowOverlap="1" wp14:anchorId="5D06DA5B" wp14:editId="6AF3BE55">
                <wp:simplePos x="0" y="0"/>
                <wp:positionH relativeFrom="page">
                  <wp:posOffset>0</wp:posOffset>
                </wp:positionH>
                <wp:positionV relativeFrom="page">
                  <wp:posOffset>0</wp:posOffset>
                </wp:positionV>
                <wp:extent cx="7560000" cy="10692000"/>
                <wp:effectExtent l="0" t="0" r="22225" b="14605"/>
                <wp:wrapNone/>
                <wp:docPr id="46" name="Rechteck 46"/>
                <wp:cNvGraphicFramePr/>
                <a:graphic xmlns:a="http://schemas.openxmlformats.org/drawingml/2006/main">
                  <a:graphicData uri="http://schemas.microsoft.com/office/word/2010/wordprocessingShape">
                    <wps:wsp>
                      <wps:cNvSpPr/>
                      <wps:spPr>
                        <a:xfrm>
                          <a:off x="0" y="0"/>
                          <a:ext cx="7560000" cy="10692000"/>
                        </a:xfrm>
                        <a:prstGeom prst="rect">
                          <a:avLst/>
                        </a:prstGeom>
                        <a:blipFill dpi="0" rotWithShape="1">
                          <a:blip r:embed="rId8" cstate="print">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1BD05C2F" id="Rechteck 46" o:spid="_x0000_s1026" style="position:absolute;margin-left:0;margin-top:0;width:595.3pt;height:841.9pt;z-index:-25159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" strokecolor="#000045 [1604]" strokeweight="1pt">
                <v:fill r:id="rId9" o:title="" recolor="t" rotate="t" type="frame"/>
                <w10:wrap anchorx="page" anchory="page"/>
                <w10:anchorlock/>
              </v:rect>
            </w:pict>
          </mc:Fallback>
        </mc:AlternateContent>
      </w:r>
      <w:r w:rsidR="00A21E7C" w:rsidRPr="006E3A08">
        <w:rPr>
          <w:rFonts w:cstheme="minorBidi"/>
          <w:noProof/>
          <w:color w:val="FFFFFF" w:themeColor="background1"/>
        </w:rPr>
        <w:drawing>
          <wp:anchor distT="0" distB="0" distL="114300" distR="114300" simplePos="0" relativeHeight="251721728" behindDoc="1" locked="1" layoutInCell="1" allowOverlap="1" wp14:anchorId="23D9A496" wp14:editId="6F8BE2EF">
            <wp:simplePos x="0" y="0"/>
            <wp:positionH relativeFrom="page">
              <wp:posOffset>540385</wp:posOffset>
            </wp:positionH>
            <wp:positionV relativeFrom="page">
              <wp:posOffset>540385</wp:posOffset>
            </wp:positionV>
            <wp:extent cx="2059200" cy="702000"/>
            <wp:effectExtent l="0" t="0" r="0" b="3175"/>
            <wp:wrapTopAndBottom/>
            <wp:docPr id="1920035622" name="Grafik 1920035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0" cstate="print">
                      <a:extLst>
                        <a:ext uri="{28A0092B-C50C-407E-A947-70E740481C1C}">
                          <a14:useLocalDpi xmlns:a14="http://schemas.microsoft.com/office/drawing/2010/main" val="0"/>
                        </a:ext>
                      </a:extLst>
                    </a:blip>
                    <a:srcRect l="1176" r="1176"/>
                    <a:stretch>
                      <a:fillRect/>
                    </a:stretch>
                  </pic:blipFill>
                  <pic:spPr bwMode="auto">
                    <a:xfrm>
                      <a:off x="0" y="0"/>
                      <a:ext cx="2059200" cy="70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1E7C" w:rsidRPr="006E3A08">
        <w:rPr>
          <w:rFonts w:cstheme="minorBidi"/>
          <w:color w:val="FFFFFF" w:themeColor="background1"/>
        </w:rPr>
        <w:t>Fakultät Umweltwissenschaften/Professur für Landmanagement</w:t>
      </w:r>
    </w:p>
    <w:p w14:paraId="26147EDF" w14:textId="35A96927" w:rsidR="00A21E7C" w:rsidRPr="006E3A08" w:rsidRDefault="00A21E7C" w:rsidP="006E3A08">
      <w:pPr>
        <w:pStyle w:val="Titel"/>
      </w:pPr>
      <w:r w:rsidRPr="006E3A08">
        <w:t xml:space="preserve">Titel </w:t>
      </w:r>
      <w:proofErr w:type="gramStart"/>
      <w:r w:rsidR="00A71E34">
        <w:t>L</w:t>
      </w:r>
      <w:proofErr w:type="gramEnd"/>
      <w:r w:rsidR="00A71E34">
        <w:t xml:space="preserve"> </w:t>
      </w:r>
      <w:r w:rsidRPr="006E3A08">
        <w:t>wenn nötig auch zweizeilig</w:t>
      </w:r>
    </w:p>
    <w:p w14:paraId="7B53E861" w14:textId="26E2FAF5" w:rsidR="00A21E7C" w:rsidRPr="006E3A08" w:rsidRDefault="00A21E7C" w:rsidP="006E3A08">
      <w:pPr>
        <w:pStyle w:val="Untertitel"/>
      </w:pPr>
      <w:r w:rsidRPr="006E3A08">
        <w:t>Untertitel …</w:t>
      </w:r>
    </w:p>
    <w:p w14:paraId="06A3D6C1" w14:textId="77777777" w:rsidR="00FE355C" w:rsidRPr="00D65919" w:rsidRDefault="00FE355C" w:rsidP="006E3A08"/>
    <w:p w14:paraId="302951A5" w14:textId="6CC2470B" w:rsidR="00056433" w:rsidRPr="006E3A08" w:rsidRDefault="00056433" w:rsidP="006E3A08">
      <w:pPr>
        <w:pStyle w:val="BeschriftungDeckblatt"/>
      </w:pPr>
      <w:r w:rsidRPr="006E3A08">
        <w:t xml:space="preserve">Mustermann, Max (Matrikelnummer) </w:t>
      </w:r>
    </w:p>
    <w:p w14:paraId="3C2DE2CF" w14:textId="1AA55D78" w:rsidR="00056433" w:rsidRPr="006E3A08" w:rsidRDefault="00056433" w:rsidP="006E3A08">
      <w:pPr>
        <w:pStyle w:val="BeschriftungDeckblatt"/>
      </w:pPr>
      <w:r w:rsidRPr="006E3A08">
        <w:t>Anschrift</w:t>
      </w:r>
    </w:p>
    <w:p w14:paraId="4762FE0F" w14:textId="77777777" w:rsidR="00056433" w:rsidRPr="006E3A08" w:rsidRDefault="00056433" w:rsidP="006E3A08">
      <w:pPr>
        <w:pStyle w:val="BeschriftungDeckblatt"/>
      </w:pPr>
      <w:r w:rsidRPr="006E3A08">
        <w:t xml:space="preserve">E-Mail-Adresse (offizielle TU-Adresse) </w:t>
      </w:r>
    </w:p>
    <w:p w14:paraId="0033F82C" w14:textId="77777777" w:rsidR="00056433" w:rsidRPr="006E3A08" w:rsidRDefault="00056433" w:rsidP="006E3A08">
      <w:pPr>
        <w:pStyle w:val="BeschriftungDeckblatt"/>
      </w:pPr>
      <w:r w:rsidRPr="006E3A08">
        <w:t xml:space="preserve">Geboren am 01.01.1995 in Musterstadt </w:t>
      </w:r>
    </w:p>
    <w:p w14:paraId="4E3159C6" w14:textId="77777777" w:rsidR="00056433" w:rsidRPr="006E3A08" w:rsidRDefault="00056433" w:rsidP="006E3A08">
      <w:pPr>
        <w:pStyle w:val="BeschriftungDeckblatt"/>
      </w:pPr>
      <w:r w:rsidRPr="006E3A08">
        <w:t xml:space="preserve">Studiengang: </w:t>
      </w:r>
    </w:p>
    <w:p w14:paraId="73E16D02" w14:textId="30A6D2F6" w:rsidR="00056433" w:rsidRPr="006E3A08" w:rsidRDefault="00056433" w:rsidP="006E3A08">
      <w:pPr>
        <w:pStyle w:val="BeschriftungDeckblatt"/>
      </w:pPr>
      <w:proofErr w:type="spellStart"/>
      <w:proofErr w:type="gramStart"/>
      <w:r w:rsidRPr="006E3A08">
        <w:t>Erste</w:t>
      </w:r>
      <w:r w:rsidR="00A21E7C" w:rsidRPr="006E3A08">
        <w:t>:</w:t>
      </w:r>
      <w:r w:rsidRPr="006E3A08">
        <w:t>r</w:t>
      </w:r>
      <w:proofErr w:type="spellEnd"/>
      <w:proofErr w:type="gramEnd"/>
      <w:r w:rsidRPr="006E3A08">
        <w:t xml:space="preserve"> </w:t>
      </w:r>
      <w:proofErr w:type="spellStart"/>
      <w:r w:rsidRPr="006E3A08">
        <w:t>Prüfer</w:t>
      </w:r>
      <w:r w:rsidR="00A21E7C" w:rsidRPr="006E3A08">
        <w:t>:</w:t>
      </w:r>
      <w:r w:rsidRPr="006E3A08">
        <w:t>in</w:t>
      </w:r>
      <w:proofErr w:type="spellEnd"/>
      <w:r w:rsidRPr="006E3A08">
        <w:t xml:space="preserve">: </w:t>
      </w:r>
      <w:r w:rsidR="00A21E7C" w:rsidRPr="006E3A08">
        <w:tab/>
      </w:r>
      <w:r w:rsidRPr="006E3A08">
        <w:t xml:space="preserve">[Name inkl. Akademischer Titel/Grad] </w:t>
      </w:r>
    </w:p>
    <w:p w14:paraId="267D1A28" w14:textId="0AF7E99B" w:rsidR="00056433" w:rsidRPr="006E3A08" w:rsidRDefault="00056433" w:rsidP="006E3A08">
      <w:pPr>
        <w:pStyle w:val="BeschriftungDeckblatt"/>
      </w:pPr>
      <w:proofErr w:type="spellStart"/>
      <w:proofErr w:type="gramStart"/>
      <w:r w:rsidRPr="006E3A08">
        <w:t>Zweite</w:t>
      </w:r>
      <w:r w:rsidR="00A21E7C" w:rsidRPr="006E3A08">
        <w:t>:</w:t>
      </w:r>
      <w:r w:rsidRPr="006E3A08">
        <w:t>r</w:t>
      </w:r>
      <w:proofErr w:type="spellEnd"/>
      <w:proofErr w:type="gramEnd"/>
      <w:r w:rsidRPr="006E3A08">
        <w:t xml:space="preserve"> </w:t>
      </w:r>
      <w:proofErr w:type="spellStart"/>
      <w:r w:rsidRPr="006E3A08">
        <w:t>Prüfer</w:t>
      </w:r>
      <w:r w:rsidR="00A21E7C" w:rsidRPr="006E3A08">
        <w:t>:</w:t>
      </w:r>
      <w:r w:rsidRPr="006E3A08">
        <w:t>in</w:t>
      </w:r>
      <w:proofErr w:type="spellEnd"/>
      <w:r w:rsidRPr="006E3A08">
        <w:t xml:space="preserve">: </w:t>
      </w:r>
      <w:r w:rsidR="00A21E7C" w:rsidRPr="006E3A08">
        <w:tab/>
      </w:r>
      <w:r w:rsidRPr="006E3A08">
        <w:t>[Name inkl. Akademischer Titel/Grad]</w:t>
      </w:r>
    </w:p>
    <w:p w14:paraId="6AB34774" w14:textId="77777777" w:rsidR="00FE7F2A" w:rsidRDefault="00056433" w:rsidP="006E3A08">
      <w:pPr>
        <w:pStyle w:val="BeschriftungDeckblatt"/>
      </w:pPr>
      <w:r w:rsidRPr="006E3A08">
        <w:t>Termin der Abgabe:</w:t>
      </w:r>
      <w:r w:rsidRPr="006E3A08">
        <w:tab/>
        <w:t>Dresden, Datum</w:t>
      </w:r>
      <w:bookmarkStart w:id="0" w:name="_Toc9591369"/>
      <w:bookmarkStart w:id="1" w:name="_Toc318964338"/>
    </w:p>
    <w:p w14:paraId="7DE208E5" w14:textId="77777777" w:rsidR="00FE7F2A" w:rsidRDefault="00FE7F2A" w:rsidP="006E3A08">
      <w:pPr>
        <w:pStyle w:val="BeschriftungDeckblatt"/>
      </w:pPr>
    </w:p>
    <w:p w14:paraId="385C1D08" w14:textId="77777777" w:rsidR="00FE7F2A" w:rsidRDefault="00FE7F2A" w:rsidP="006E3A08">
      <w:pPr>
        <w:pStyle w:val="BeschriftungDeckblatt"/>
        <w:sectPr w:rsidR="00FE7F2A" w:rsidSect="008A751F">
          <w:footerReference w:type="even" r:id="rId11"/>
          <w:footerReference w:type="default" r:id="rId12"/>
          <w:pgSz w:w="11906" w:h="16838"/>
          <w:pgMar w:top="1701" w:right="1418" w:bottom="1701" w:left="1985" w:header="794" w:footer="1134" w:gutter="0"/>
          <w:pgNumType w:fmt="upperRoman" w:start="1"/>
          <w:cols w:space="708"/>
          <w:titlePg/>
          <w:docGrid w:linePitch="360"/>
        </w:sectPr>
      </w:pPr>
    </w:p>
    <w:p w14:paraId="50B374EF" w14:textId="04E323F0" w:rsidR="00E50C87" w:rsidRPr="00D65919" w:rsidRDefault="00E50C87" w:rsidP="006E3A08">
      <w:pPr>
        <w:pStyle w:val="berschrift1"/>
        <w:numPr>
          <w:ilvl w:val="0"/>
          <w:numId w:val="0"/>
        </w:numPr>
        <w:ind w:left="432" w:hanging="432"/>
      </w:pPr>
      <w:bookmarkStart w:id="2" w:name="_Toc224830037"/>
      <w:bookmarkStart w:id="3" w:name="_Toc224830098"/>
      <w:r w:rsidRPr="00D65919">
        <w:lastRenderedPageBreak/>
        <w:t>Selbständigkeitserklärung</w:t>
      </w:r>
      <w:bookmarkEnd w:id="0"/>
      <w:bookmarkEnd w:id="2"/>
      <w:bookmarkEnd w:id="3"/>
      <w:r w:rsidRPr="00D65919">
        <w:t xml:space="preserve"> </w:t>
      </w:r>
    </w:p>
    <w:p w14:paraId="1FF64C1D" w14:textId="365B223D" w:rsidR="00056433" w:rsidRPr="00D65919" w:rsidRDefault="00E50C87" w:rsidP="006E3A08">
      <w:pPr>
        <w:pStyle w:val="StandardabsatzHandreichung"/>
      </w:pPr>
      <w:r w:rsidRPr="00D65919">
        <w:t xml:space="preserve">Ich versichere, dass ich die vorliegende Arbeit selbständig verfasst und keine anderen als die angegebenen Quellen und Hilfsmittel benutzt habe. </w:t>
      </w:r>
      <w:r w:rsidR="00056433" w:rsidRPr="00D65919">
        <w:t>Ich versichere, dass ich die vorliegende Arbeit selbständig verfasst und keine anderen als die angegebenen Quellen und Hilfsmittel benutzt habe. Sämtliche wörtlichen oder sinngemäßen Übernahmen und Zitate, sowie alle Abschnitte, die mithilfe von KI-basierten Tools entworfen, verfasst und/oder bearbeitet wurden, sind kenntlich gemacht.</w:t>
      </w:r>
      <w:r w:rsidR="00056433" w:rsidRPr="00D65919">
        <w:rPr>
          <w:sz w:val="20"/>
          <w:szCs w:val="20"/>
        </w:rPr>
        <w:t xml:space="preserve"> </w:t>
      </w:r>
    </w:p>
    <w:p w14:paraId="0F99DB41" w14:textId="045DDD0F" w:rsidR="00E50C87" w:rsidRPr="00D65919" w:rsidRDefault="00E50C87" w:rsidP="006E3A08">
      <w:r w:rsidRPr="00D65919">
        <w:t xml:space="preserve">Ich reiche sie erstmals als Prüfungsleistung ein. Mir ist bekannt, dass ein Betrugsversuch mit der Note "nicht ausreichend" (5,0) geahndet wird und im Wiederholungsfall zum Ausschluss von der Erbringung weiterer Prüfungsleistungen führen kann. </w:t>
      </w:r>
    </w:p>
    <w:p w14:paraId="1C7D0BB5" w14:textId="77777777" w:rsidR="00E50C87" w:rsidRPr="00D65919" w:rsidRDefault="00E50C87" w:rsidP="006E3A08">
      <w:r w:rsidRPr="00D65919">
        <w:t>Name:</w:t>
      </w:r>
    </w:p>
    <w:p w14:paraId="0436CFFC" w14:textId="77777777" w:rsidR="00E50C87" w:rsidRPr="00D65919" w:rsidRDefault="00E50C87" w:rsidP="006E3A08">
      <w:r w:rsidRPr="00D65919">
        <w:t>Vorname:</w:t>
      </w:r>
    </w:p>
    <w:p w14:paraId="32D9C37B" w14:textId="138F3BCB" w:rsidR="00E50C87" w:rsidRPr="00D65919" w:rsidRDefault="00E50C87" w:rsidP="006E3A08">
      <w:r w:rsidRPr="00D65919">
        <w:t xml:space="preserve">Matrikelnummer: </w:t>
      </w:r>
    </w:p>
    <w:p w14:paraId="40DB95F1" w14:textId="77777777" w:rsidR="006E3A08" w:rsidRPr="00D65919" w:rsidRDefault="006E3A08" w:rsidP="006E3A08">
      <w:pPr>
        <w:tabs>
          <w:tab w:val="center" w:pos="5529"/>
        </w:tabs>
      </w:pPr>
      <w:r w:rsidRPr="00D65919">
        <w:rPr>
          <w:szCs w:val="26"/>
        </w:rPr>
        <w:t>Dresden, den</w:t>
      </w:r>
      <w:r w:rsidRPr="00D65919">
        <w:t xml:space="preserve"> </w:t>
      </w:r>
      <w:r>
        <w:tab/>
      </w:r>
      <w:r w:rsidRPr="00D65919">
        <w:t>_________________________________________________</w:t>
      </w:r>
      <w:r w:rsidRPr="00D65919">
        <w:br/>
      </w:r>
      <w:r w:rsidRPr="00D65919">
        <w:tab/>
      </w:r>
      <w:r w:rsidRPr="00D65919">
        <w:rPr>
          <w:szCs w:val="26"/>
        </w:rPr>
        <w:t xml:space="preserve">Unterschrift </w:t>
      </w:r>
    </w:p>
    <w:p w14:paraId="588223CA" w14:textId="77777777" w:rsidR="006E3A08" w:rsidRPr="00D65919" w:rsidRDefault="006E3A08" w:rsidP="006E3A08"/>
    <w:p w14:paraId="699E126E" w14:textId="77777777" w:rsidR="00E50C87" w:rsidRPr="00D65919" w:rsidRDefault="00E50C87" w:rsidP="006E3A08">
      <w:pPr>
        <w:pStyle w:val="berschrift1"/>
        <w:numPr>
          <w:ilvl w:val="0"/>
          <w:numId w:val="0"/>
        </w:numPr>
        <w:ind w:left="432" w:hanging="432"/>
      </w:pPr>
      <w:bookmarkStart w:id="4" w:name="_Toc9591370"/>
      <w:bookmarkStart w:id="5" w:name="_Toc224830038"/>
      <w:bookmarkStart w:id="6" w:name="_Toc224830099"/>
      <w:r w:rsidRPr="00D65919">
        <w:t>Weitergabe der Arbeit</w:t>
      </w:r>
      <w:bookmarkEnd w:id="4"/>
      <w:bookmarkEnd w:id="5"/>
      <w:bookmarkEnd w:id="6"/>
    </w:p>
    <w:p w14:paraId="7035FB5F" w14:textId="05A71C1D" w:rsidR="00E50C87" w:rsidRPr="00D65919" w:rsidRDefault="00E50C87" w:rsidP="006E3A08">
      <w:r w:rsidRPr="00D65919">
        <w:t xml:space="preserve">Hiermit erlaube ich der TU Dresden, Professur </w:t>
      </w:r>
      <w:r w:rsidR="00841C39" w:rsidRPr="00D65919">
        <w:t>Humangeographie</w:t>
      </w:r>
      <w:r w:rsidRPr="00D65919">
        <w:t>, die Weitergabe meiner Arbeit an Dritte:</w:t>
      </w:r>
    </w:p>
    <w:p w14:paraId="28233A44" w14:textId="1D5D8C63" w:rsidR="00300220" w:rsidRPr="00D65919" w:rsidRDefault="00E50C87" w:rsidP="006E3A08">
      <w:pPr>
        <w:tabs>
          <w:tab w:val="center" w:pos="993"/>
          <w:tab w:val="center" w:pos="4395"/>
        </w:tabs>
        <w:rPr>
          <w:sz w:val="26"/>
          <w:szCs w:val="26"/>
        </w:rPr>
      </w:pPr>
      <w:r w:rsidRPr="00D65919">
        <w:tab/>
      </w:r>
      <w:r w:rsidRPr="00D65919">
        <w:fldChar w:fldCharType="begin">
          <w:ffData>
            <w:name w:val="Kontrollkästchen1"/>
            <w:enabled/>
            <w:calcOnExit w:val="0"/>
            <w:checkBox>
              <w:sizeAuto/>
              <w:default w:val="0"/>
            </w:checkBox>
          </w:ffData>
        </w:fldChar>
      </w:r>
      <w:bookmarkStart w:id="7" w:name="Kontrollkästchen1"/>
      <w:r w:rsidRPr="00D65919">
        <w:instrText xml:space="preserve"> FORMCHECKBOX </w:instrText>
      </w:r>
      <w:r w:rsidR="00000000">
        <w:fldChar w:fldCharType="separate"/>
      </w:r>
      <w:r w:rsidRPr="00D65919">
        <w:fldChar w:fldCharType="end"/>
      </w:r>
      <w:bookmarkEnd w:id="7"/>
      <w:r w:rsidRPr="00D65919">
        <w:t xml:space="preserve"> </w:t>
      </w:r>
      <w:r w:rsidRPr="00D65919">
        <w:rPr>
          <w:szCs w:val="26"/>
        </w:rPr>
        <w:t>ja</w:t>
      </w:r>
      <w:r w:rsidRPr="00D65919">
        <w:rPr>
          <w:sz w:val="26"/>
          <w:szCs w:val="26"/>
        </w:rPr>
        <w:t xml:space="preserve"> </w:t>
      </w:r>
      <w:r w:rsidRPr="00D65919">
        <w:tab/>
      </w:r>
      <w:r w:rsidRPr="00D65919">
        <w:fldChar w:fldCharType="begin">
          <w:ffData>
            <w:name w:val="Kontrollkästchen2"/>
            <w:enabled/>
            <w:calcOnExit w:val="0"/>
            <w:checkBox>
              <w:sizeAuto/>
              <w:default w:val="0"/>
            </w:checkBox>
          </w:ffData>
        </w:fldChar>
      </w:r>
      <w:bookmarkStart w:id="8" w:name="Kontrollkästchen2"/>
      <w:r w:rsidRPr="00D65919">
        <w:instrText xml:space="preserve"> FORMCHECKBOX </w:instrText>
      </w:r>
      <w:r w:rsidR="00000000">
        <w:fldChar w:fldCharType="separate"/>
      </w:r>
      <w:r w:rsidRPr="00D65919">
        <w:fldChar w:fldCharType="end"/>
      </w:r>
      <w:bookmarkEnd w:id="8"/>
      <w:r w:rsidRPr="00D65919">
        <w:t xml:space="preserve"> </w:t>
      </w:r>
      <w:r w:rsidRPr="00D65919">
        <w:rPr>
          <w:szCs w:val="26"/>
        </w:rPr>
        <w:t>nein</w:t>
      </w:r>
    </w:p>
    <w:p w14:paraId="3686D5BF" w14:textId="470BBB74" w:rsidR="00E50C87" w:rsidRPr="00D65919" w:rsidRDefault="00300220" w:rsidP="006E3A08">
      <w:r w:rsidRPr="00D65919">
        <w:t>Hiermit gebe ich mein Einverständnis, den Titel meiner Arbeit und meinen Namen in das (im Internet weltweit einsehbare) Forschungsinformationssystem der TU Dresden einzutragen.</w:t>
      </w:r>
    </w:p>
    <w:p w14:paraId="26E7EEBB" w14:textId="77777777" w:rsidR="006E3A08" w:rsidRPr="00D65919" w:rsidRDefault="00300220" w:rsidP="006E3A08">
      <w:pPr>
        <w:tabs>
          <w:tab w:val="center" w:pos="993"/>
          <w:tab w:val="center" w:pos="4395"/>
        </w:tabs>
        <w:rPr>
          <w:sz w:val="26"/>
          <w:szCs w:val="26"/>
        </w:rPr>
      </w:pPr>
      <w:r w:rsidRPr="00D65919">
        <w:tab/>
      </w:r>
      <w:r w:rsidR="006E3A08" w:rsidRPr="00D65919">
        <w:fldChar w:fldCharType="begin">
          <w:ffData>
            <w:name w:val="Kontrollkästchen1"/>
            <w:enabled/>
            <w:calcOnExit w:val="0"/>
            <w:checkBox>
              <w:sizeAuto/>
              <w:default w:val="0"/>
            </w:checkBox>
          </w:ffData>
        </w:fldChar>
      </w:r>
      <w:r w:rsidR="006E3A08" w:rsidRPr="00D65919">
        <w:instrText xml:space="preserve"> FORMCHECKBOX </w:instrText>
      </w:r>
      <w:r w:rsidR="00000000">
        <w:fldChar w:fldCharType="separate"/>
      </w:r>
      <w:r w:rsidR="006E3A08" w:rsidRPr="00D65919">
        <w:fldChar w:fldCharType="end"/>
      </w:r>
      <w:r w:rsidR="006E3A08" w:rsidRPr="00D65919">
        <w:t xml:space="preserve"> </w:t>
      </w:r>
      <w:r w:rsidR="006E3A08" w:rsidRPr="00D65919">
        <w:rPr>
          <w:szCs w:val="26"/>
        </w:rPr>
        <w:t>ja</w:t>
      </w:r>
      <w:r w:rsidR="006E3A08" w:rsidRPr="00D65919">
        <w:rPr>
          <w:sz w:val="26"/>
          <w:szCs w:val="26"/>
        </w:rPr>
        <w:t xml:space="preserve"> </w:t>
      </w:r>
      <w:r w:rsidR="006E3A08" w:rsidRPr="00D65919">
        <w:tab/>
      </w:r>
      <w:r w:rsidR="006E3A08" w:rsidRPr="00D65919">
        <w:fldChar w:fldCharType="begin">
          <w:ffData>
            <w:name w:val="Kontrollkästchen2"/>
            <w:enabled/>
            <w:calcOnExit w:val="0"/>
            <w:checkBox>
              <w:sizeAuto/>
              <w:default w:val="0"/>
            </w:checkBox>
          </w:ffData>
        </w:fldChar>
      </w:r>
      <w:r w:rsidR="006E3A08" w:rsidRPr="00D65919">
        <w:instrText xml:space="preserve"> FORMCHECKBOX </w:instrText>
      </w:r>
      <w:r w:rsidR="00000000">
        <w:fldChar w:fldCharType="separate"/>
      </w:r>
      <w:r w:rsidR="006E3A08" w:rsidRPr="00D65919">
        <w:fldChar w:fldCharType="end"/>
      </w:r>
      <w:r w:rsidR="006E3A08" w:rsidRPr="00D65919">
        <w:t xml:space="preserve"> </w:t>
      </w:r>
      <w:r w:rsidR="006E3A08" w:rsidRPr="00D65919">
        <w:rPr>
          <w:szCs w:val="26"/>
        </w:rPr>
        <w:t>nein</w:t>
      </w:r>
    </w:p>
    <w:p w14:paraId="479410D4" w14:textId="77777777" w:rsidR="00056433" w:rsidRPr="00D65919" w:rsidRDefault="00056433" w:rsidP="006E3A08"/>
    <w:p w14:paraId="13857FD8" w14:textId="70ADF030" w:rsidR="00E50C87" w:rsidRPr="00D65919" w:rsidRDefault="00E50C87" w:rsidP="006E3A08">
      <w:pPr>
        <w:tabs>
          <w:tab w:val="center" w:pos="5529"/>
        </w:tabs>
      </w:pPr>
      <w:r w:rsidRPr="00D65919">
        <w:rPr>
          <w:szCs w:val="26"/>
        </w:rPr>
        <w:t>Dresden, den</w:t>
      </w:r>
      <w:r w:rsidRPr="00D65919">
        <w:t xml:space="preserve"> </w:t>
      </w:r>
      <w:r w:rsidR="006E3A08">
        <w:tab/>
      </w:r>
      <w:r w:rsidR="00056433" w:rsidRPr="00D65919">
        <w:t>_______________</w:t>
      </w:r>
      <w:r w:rsidRPr="00D65919">
        <w:t>__________________________________</w:t>
      </w:r>
      <w:r w:rsidRPr="00D65919">
        <w:br/>
      </w:r>
      <w:r w:rsidRPr="00D65919">
        <w:tab/>
      </w:r>
      <w:r w:rsidRPr="00D65919">
        <w:rPr>
          <w:szCs w:val="26"/>
        </w:rPr>
        <w:t xml:space="preserve">Unterschrift </w:t>
      </w:r>
    </w:p>
    <w:p w14:paraId="3C78093E" w14:textId="0C0E0FCA" w:rsidR="00A57153" w:rsidRDefault="00A57153" w:rsidP="00A57153">
      <w:r>
        <w:br w:type="page"/>
      </w:r>
    </w:p>
    <w:p w14:paraId="12806E09" w14:textId="77777777" w:rsidR="00A52C5A" w:rsidRDefault="00A52C5A" w:rsidP="00A57153"/>
    <w:p w14:paraId="0C61BAF3" w14:textId="77777777" w:rsidR="00A52C5A" w:rsidRDefault="00A52C5A">
      <w:pPr>
        <w:spacing w:after="200" w:line="276" w:lineRule="auto"/>
        <w:jc w:val="left"/>
      </w:pPr>
    </w:p>
    <w:p w14:paraId="03863AB8" w14:textId="4660D2A8" w:rsidR="00E50C87" w:rsidRPr="00A57153" w:rsidRDefault="00E50C87" w:rsidP="006E3A08">
      <w:pPr>
        <w:jc w:val="center"/>
        <w:rPr>
          <w:i/>
          <w:iCs/>
        </w:rPr>
      </w:pPr>
      <w:r w:rsidRPr="00A57153">
        <w:rPr>
          <w:i/>
          <w:iCs/>
        </w:rPr>
        <w:t>Platzhalter A</w:t>
      </w:r>
      <w:r w:rsidR="00C700D6" w:rsidRPr="00A57153">
        <w:rPr>
          <w:i/>
          <w:iCs/>
        </w:rPr>
        <w:t>nmeldung</w:t>
      </w:r>
      <w:r w:rsidRPr="00A57153">
        <w:rPr>
          <w:i/>
          <w:iCs/>
        </w:rPr>
        <w:t xml:space="preserve"> (originalunterschrieben)</w:t>
      </w:r>
    </w:p>
    <w:p w14:paraId="4AA26433" w14:textId="77777777" w:rsidR="00BE6211" w:rsidRPr="00A57153" w:rsidRDefault="00BE6211" w:rsidP="006E3A08">
      <w:pPr>
        <w:rPr>
          <w:i/>
          <w:iCs/>
        </w:rPr>
      </w:pPr>
    </w:p>
    <w:p w14:paraId="52EAD4B0" w14:textId="1E25CF08" w:rsidR="00BE6211" w:rsidRPr="00A57153" w:rsidRDefault="00BE6211" w:rsidP="006E3A08">
      <w:pPr>
        <w:rPr>
          <w:i/>
          <w:iCs/>
        </w:rPr>
      </w:pPr>
      <w:r w:rsidRPr="00A57153">
        <w:rPr>
          <w:i/>
          <w:iCs/>
        </w:rPr>
        <w:t>An dieser Stelle wird das originalunterschrieben</w:t>
      </w:r>
      <w:r w:rsidR="00C700D6" w:rsidRPr="00A57153">
        <w:rPr>
          <w:i/>
          <w:iCs/>
        </w:rPr>
        <w:t>e</w:t>
      </w:r>
      <w:r w:rsidRPr="00A57153">
        <w:rPr>
          <w:i/>
          <w:iCs/>
        </w:rPr>
        <w:t xml:space="preserve"> Anmeldeformular für Ihre Studien- bzw. Abschlussarbeit eingebunden.</w:t>
      </w:r>
    </w:p>
    <w:p w14:paraId="6F68A76F" w14:textId="77777777" w:rsidR="00FE7F2A" w:rsidRDefault="00FE7F2A" w:rsidP="006E3A08"/>
    <w:p w14:paraId="24E04D00" w14:textId="77777777" w:rsidR="00A57153" w:rsidRDefault="00A57153" w:rsidP="006E3A08">
      <w:pPr>
        <w:sectPr w:rsidR="00A57153" w:rsidSect="008A751F">
          <w:footerReference w:type="first" r:id="rId13"/>
          <w:pgSz w:w="11906" w:h="16838"/>
          <w:pgMar w:top="1701" w:right="1418" w:bottom="1701" w:left="1985" w:header="794" w:footer="1134" w:gutter="0"/>
          <w:pgNumType w:fmt="upperRoman" w:start="3"/>
          <w:cols w:space="708"/>
          <w:docGrid w:linePitch="360"/>
        </w:sectPr>
      </w:pPr>
    </w:p>
    <w:p w14:paraId="4F874FA1" w14:textId="617B971F" w:rsidR="00A52C5A" w:rsidRDefault="00FE7F2A" w:rsidP="00FE7F2A">
      <w:pPr>
        <w:pStyle w:val="berschrift1"/>
        <w:numPr>
          <w:ilvl w:val="0"/>
          <w:numId w:val="0"/>
        </w:numPr>
        <w:ind w:left="432" w:hanging="432"/>
      </w:pPr>
      <w:r>
        <w:lastRenderedPageBreak/>
        <w:t>Kurzfassung</w:t>
      </w:r>
    </w:p>
    <w:p w14:paraId="1E5CEA4E" w14:textId="390C90BF" w:rsidR="00FE7F2A" w:rsidRDefault="00FE7F2A" w:rsidP="00FE7F2A">
      <w:pPr>
        <w:pStyle w:val="berschrift1"/>
        <w:numPr>
          <w:ilvl w:val="0"/>
          <w:numId w:val="0"/>
        </w:numPr>
      </w:pPr>
      <w:r>
        <w:t>Abstract</w:t>
      </w:r>
    </w:p>
    <w:p w14:paraId="304A4716" w14:textId="0AEC7F1A" w:rsidR="00A57153" w:rsidRDefault="00A57153" w:rsidP="00A57153">
      <w:r>
        <w:br w:type="page"/>
      </w:r>
    </w:p>
    <w:p w14:paraId="4AAA2853" w14:textId="77777777" w:rsidR="00FE7F2A" w:rsidRDefault="00FE7F2A" w:rsidP="00FE7F2A"/>
    <w:p w14:paraId="214D165D" w14:textId="77777777" w:rsidR="00FE7F2A" w:rsidRDefault="00FE7F2A" w:rsidP="00FE7F2A">
      <w:pPr>
        <w:sectPr w:rsidR="00FE7F2A" w:rsidSect="008A751F">
          <w:footerReference w:type="default" r:id="rId14"/>
          <w:pgSz w:w="11906" w:h="16838"/>
          <w:pgMar w:top="1701" w:right="1418" w:bottom="1701" w:left="1985" w:header="794" w:footer="1134" w:gutter="0"/>
          <w:pgNumType w:fmt="upperRoman" w:start="7"/>
          <w:cols w:space="708"/>
          <w:docGrid w:linePitch="360"/>
        </w:sectPr>
      </w:pPr>
    </w:p>
    <w:bookmarkEnd w:id="1" w:displacedByCustomXml="next"/>
    <w:sdt>
      <w:sdtPr>
        <w:rPr>
          <w:rFonts w:ascii="Noto Sans" w:eastAsiaTheme="minorHAnsi" w:hAnsi="Noto Sans" w:cs="Noto Sans"/>
          <w:b w:val="0"/>
          <w:bCs w:val="0"/>
          <w:color w:val="000000" w:themeColor="text1"/>
          <w:sz w:val="22"/>
          <w:szCs w:val="22"/>
          <w:lang w:eastAsia="en-US"/>
        </w:rPr>
        <w:id w:val="557438194"/>
        <w:docPartObj>
          <w:docPartGallery w:val="Table of Contents"/>
          <w:docPartUnique/>
        </w:docPartObj>
      </w:sdtPr>
      <w:sdtEndPr>
        <w:rPr>
          <w:noProof/>
        </w:rPr>
      </w:sdtEndPr>
      <w:sdtContent>
        <w:p w14:paraId="76EFBD88" w14:textId="254CDBE6" w:rsidR="006E3A08" w:rsidRDefault="006E3A08">
          <w:pPr>
            <w:pStyle w:val="Inhaltsverzeichnisberschrift"/>
          </w:pPr>
          <w:r>
            <w:t>Inhaltsverzeichnis</w:t>
          </w:r>
        </w:p>
        <w:p w14:paraId="2D013923" w14:textId="4466254C" w:rsidR="006E3A08" w:rsidRDefault="006E3A08">
          <w:pPr>
            <w:pStyle w:val="Verzeichnis1"/>
            <w:tabs>
              <w:tab w:val="right" w:leader="dot" w:pos="8493"/>
            </w:tabs>
            <w:rPr>
              <w:rFonts w:eastAsiaTheme="minorEastAsia" w:cstheme="minorBidi"/>
              <w:b w:val="0"/>
              <w:bCs w:val="0"/>
              <w:i/>
              <w:iCs/>
              <w:noProof/>
              <w:color w:val="auto"/>
              <w:kern w:val="2"/>
              <w:lang w:eastAsia="de-DE"/>
              <w14:ligatures w14:val="standardContextual"/>
            </w:rPr>
          </w:pPr>
          <w:r>
            <w:rPr>
              <w:b w:val="0"/>
              <w:bCs w:val="0"/>
            </w:rPr>
            <w:fldChar w:fldCharType="begin"/>
          </w:r>
          <w:r>
            <w:instrText>TOC \o "1-3" \h \z \u</w:instrText>
          </w:r>
          <w:r>
            <w:rPr>
              <w:b w:val="0"/>
              <w:bCs w:val="0"/>
            </w:rPr>
            <w:fldChar w:fldCharType="separate"/>
          </w:r>
          <w:hyperlink w:anchor="_Toc224830037" w:history="1">
            <w:r w:rsidRPr="001D6EF2">
              <w:rPr>
                <w:rStyle w:val="Hyperlink"/>
                <w:noProof/>
              </w:rPr>
              <w:t>Selbständigkeitserklärung</w:t>
            </w:r>
            <w:r>
              <w:rPr>
                <w:noProof/>
                <w:webHidden/>
              </w:rPr>
              <w:tab/>
            </w:r>
            <w:r>
              <w:rPr>
                <w:noProof/>
                <w:webHidden/>
              </w:rPr>
              <w:fldChar w:fldCharType="begin"/>
            </w:r>
            <w:r>
              <w:rPr>
                <w:noProof/>
                <w:webHidden/>
              </w:rPr>
              <w:instrText xml:space="preserve"> PAGEREF _Toc224830037 \h </w:instrText>
            </w:r>
            <w:r>
              <w:rPr>
                <w:noProof/>
                <w:webHidden/>
              </w:rPr>
            </w:r>
            <w:r>
              <w:rPr>
                <w:noProof/>
                <w:webHidden/>
              </w:rPr>
              <w:fldChar w:fldCharType="separate"/>
            </w:r>
            <w:r>
              <w:rPr>
                <w:noProof/>
                <w:webHidden/>
              </w:rPr>
              <w:t>II</w:t>
            </w:r>
            <w:r>
              <w:rPr>
                <w:noProof/>
                <w:webHidden/>
              </w:rPr>
              <w:fldChar w:fldCharType="end"/>
            </w:r>
          </w:hyperlink>
        </w:p>
        <w:p w14:paraId="22F9AFA9" w14:textId="45F3F2A3" w:rsidR="006E3A08" w:rsidRDefault="00000000">
          <w:pPr>
            <w:pStyle w:val="Verzeichnis1"/>
            <w:tabs>
              <w:tab w:val="right" w:leader="dot" w:pos="8493"/>
            </w:tabs>
            <w:rPr>
              <w:rFonts w:eastAsiaTheme="minorEastAsia" w:cstheme="minorBidi"/>
              <w:b w:val="0"/>
              <w:bCs w:val="0"/>
              <w:i/>
              <w:iCs/>
              <w:noProof/>
              <w:color w:val="auto"/>
              <w:kern w:val="2"/>
              <w:lang w:eastAsia="de-DE"/>
              <w14:ligatures w14:val="standardContextual"/>
            </w:rPr>
          </w:pPr>
          <w:hyperlink w:anchor="_Toc224830038" w:history="1">
            <w:r w:rsidR="006E3A08" w:rsidRPr="001D6EF2">
              <w:rPr>
                <w:rStyle w:val="Hyperlink"/>
                <w:noProof/>
              </w:rPr>
              <w:t>Weitergabe der Arbeit</w:t>
            </w:r>
            <w:r w:rsidR="006E3A08">
              <w:rPr>
                <w:noProof/>
                <w:webHidden/>
              </w:rPr>
              <w:tab/>
            </w:r>
            <w:r w:rsidR="006E3A08">
              <w:rPr>
                <w:noProof/>
                <w:webHidden/>
              </w:rPr>
              <w:fldChar w:fldCharType="begin"/>
            </w:r>
            <w:r w:rsidR="006E3A08">
              <w:rPr>
                <w:noProof/>
                <w:webHidden/>
              </w:rPr>
              <w:instrText xml:space="preserve"> PAGEREF _Toc224830038 \h </w:instrText>
            </w:r>
            <w:r w:rsidR="006E3A08">
              <w:rPr>
                <w:noProof/>
                <w:webHidden/>
              </w:rPr>
            </w:r>
            <w:r w:rsidR="006E3A08">
              <w:rPr>
                <w:noProof/>
                <w:webHidden/>
              </w:rPr>
              <w:fldChar w:fldCharType="separate"/>
            </w:r>
            <w:r w:rsidR="006E3A08">
              <w:rPr>
                <w:noProof/>
                <w:webHidden/>
              </w:rPr>
              <w:t>II</w:t>
            </w:r>
            <w:r w:rsidR="006E3A08">
              <w:rPr>
                <w:noProof/>
                <w:webHidden/>
              </w:rPr>
              <w:fldChar w:fldCharType="end"/>
            </w:r>
          </w:hyperlink>
        </w:p>
        <w:p w14:paraId="5FD4A5DB" w14:textId="14793635" w:rsidR="006E3A08" w:rsidRDefault="00000000">
          <w:pPr>
            <w:pStyle w:val="Verzeichnis1"/>
            <w:tabs>
              <w:tab w:val="right" w:leader="dot" w:pos="8493"/>
            </w:tabs>
            <w:rPr>
              <w:rFonts w:eastAsiaTheme="minorEastAsia" w:cstheme="minorBidi"/>
              <w:b w:val="0"/>
              <w:bCs w:val="0"/>
              <w:i/>
              <w:iCs/>
              <w:noProof/>
              <w:color w:val="auto"/>
              <w:kern w:val="2"/>
              <w:lang w:eastAsia="de-DE"/>
              <w14:ligatures w14:val="standardContextual"/>
            </w:rPr>
          </w:pPr>
          <w:hyperlink w:anchor="_Toc224830039" w:history="1">
            <w:r w:rsidR="006E3A08" w:rsidRPr="001D6EF2">
              <w:rPr>
                <w:rStyle w:val="Hyperlink"/>
                <w:noProof/>
              </w:rPr>
              <w:t>Inhalt</w:t>
            </w:r>
            <w:r w:rsidR="006E3A08">
              <w:rPr>
                <w:noProof/>
                <w:webHidden/>
              </w:rPr>
              <w:tab/>
            </w:r>
            <w:r w:rsidR="006E3A08">
              <w:rPr>
                <w:noProof/>
                <w:webHidden/>
              </w:rPr>
              <w:fldChar w:fldCharType="begin"/>
            </w:r>
            <w:r w:rsidR="006E3A08">
              <w:rPr>
                <w:noProof/>
                <w:webHidden/>
              </w:rPr>
              <w:instrText xml:space="preserve"> PAGEREF _Toc224830039 \h </w:instrText>
            </w:r>
            <w:r w:rsidR="006E3A08">
              <w:rPr>
                <w:noProof/>
                <w:webHidden/>
              </w:rPr>
            </w:r>
            <w:r w:rsidR="006E3A08">
              <w:rPr>
                <w:noProof/>
                <w:webHidden/>
              </w:rPr>
              <w:fldChar w:fldCharType="separate"/>
            </w:r>
            <w:r w:rsidR="006E3A08">
              <w:rPr>
                <w:noProof/>
                <w:webHidden/>
              </w:rPr>
              <w:t>IV</w:t>
            </w:r>
            <w:r w:rsidR="006E3A08">
              <w:rPr>
                <w:noProof/>
                <w:webHidden/>
              </w:rPr>
              <w:fldChar w:fldCharType="end"/>
            </w:r>
          </w:hyperlink>
        </w:p>
        <w:p w14:paraId="7BEBBCFD" w14:textId="600EE34E"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40" w:history="1">
            <w:r w:rsidR="006E3A08" w:rsidRPr="001D6EF2">
              <w:rPr>
                <w:rStyle w:val="Hyperlink"/>
                <w:noProof/>
              </w:rPr>
              <w:t>1</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Abbildungen</w:t>
            </w:r>
            <w:r w:rsidR="006E3A08">
              <w:rPr>
                <w:noProof/>
                <w:webHidden/>
              </w:rPr>
              <w:tab/>
            </w:r>
            <w:r w:rsidR="006E3A08">
              <w:rPr>
                <w:noProof/>
                <w:webHidden/>
              </w:rPr>
              <w:fldChar w:fldCharType="begin"/>
            </w:r>
            <w:r w:rsidR="006E3A08">
              <w:rPr>
                <w:noProof/>
                <w:webHidden/>
              </w:rPr>
              <w:instrText xml:space="preserve"> PAGEREF _Toc224830040 \h </w:instrText>
            </w:r>
            <w:r w:rsidR="006E3A08">
              <w:rPr>
                <w:noProof/>
                <w:webHidden/>
              </w:rPr>
            </w:r>
            <w:r w:rsidR="006E3A08">
              <w:rPr>
                <w:noProof/>
                <w:webHidden/>
              </w:rPr>
              <w:fldChar w:fldCharType="separate"/>
            </w:r>
            <w:r w:rsidR="006E3A08">
              <w:rPr>
                <w:noProof/>
                <w:webHidden/>
              </w:rPr>
              <w:t>V</w:t>
            </w:r>
            <w:r w:rsidR="006E3A08">
              <w:rPr>
                <w:noProof/>
                <w:webHidden/>
              </w:rPr>
              <w:fldChar w:fldCharType="end"/>
            </w:r>
          </w:hyperlink>
        </w:p>
        <w:p w14:paraId="1DBE2E79" w14:textId="60CEC9D7"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41" w:history="1">
            <w:r w:rsidR="006E3A08" w:rsidRPr="001D6EF2">
              <w:rPr>
                <w:rStyle w:val="Hyperlink"/>
                <w:noProof/>
              </w:rPr>
              <w:t>2</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Tabellen</w:t>
            </w:r>
            <w:r w:rsidR="006E3A08">
              <w:rPr>
                <w:noProof/>
                <w:webHidden/>
              </w:rPr>
              <w:tab/>
            </w:r>
            <w:r w:rsidR="006E3A08">
              <w:rPr>
                <w:noProof/>
                <w:webHidden/>
              </w:rPr>
              <w:fldChar w:fldCharType="begin"/>
            </w:r>
            <w:r w:rsidR="006E3A08">
              <w:rPr>
                <w:noProof/>
                <w:webHidden/>
              </w:rPr>
              <w:instrText xml:space="preserve"> PAGEREF _Toc224830041 \h </w:instrText>
            </w:r>
            <w:r w:rsidR="006E3A08">
              <w:rPr>
                <w:noProof/>
                <w:webHidden/>
              </w:rPr>
            </w:r>
            <w:r w:rsidR="006E3A08">
              <w:rPr>
                <w:noProof/>
                <w:webHidden/>
              </w:rPr>
              <w:fldChar w:fldCharType="separate"/>
            </w:r>
            <w:r w:rsidR="006E3A08">
              <w:rPr>
                <w:noProof/>
                <w:webHidden/>
              </w:rPr>
              <w:t>VI</w:t>
            </w:r>
            <w:r w:rsidR="006E3A08">
              <w:rPr>
                <w:noProof/>
                <w:webHidden/>
              </w:rPr>
              <w:fldChar w:fldCharType="end"/>
            </w:r>
          </w:hyperlink>
        </w:p>
        <w:p w14:paraId="2409957A" w14:textId="5343A0A1"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42" w:history="1">
            <w:r w:rsidR="006E3A08" w:rsidRPr="001D6EF2">
              <w:rPr>
                <w:rStyle w:val="Hyperlink"/>
                <w:noProof/>
              </w:rPr>
              <w:t>3</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Abkürzungen und Symbole</w:t>
            </w:r>
            <w:r w:rsidR="006E3A08">
              <w:rPr>
                <w:noProof/>
                <w:webHidden/>
              </w:rPr>
              <w:tab/>
            </w:r>
            <w:r w:rsidR="006E3A08">
              <w:rPr>
                <w:noProof/>
                <w:webHidden/>
              </w:rPr>
              <w:fldChar w:fldCharType="begin"/>
            </w:r>
            <w:r w:rsidR="006E3A08">
              <w:rPr>
                <w:noProof/>
                <w:webHidden/>
              </w:rPr>
              <w:instrText xml:space="preserve"> PAGEREF _Toc224830042 \h </w:instrText>
            </w:r>
            <w:r w:rsidR="006E3A08">
              <w:rPr>
                <w:noProof/>
                <w:webHidden/>
              </w:rPr>
            </w:r>
            <w:r w:rsidR="006E3A08">
              <w:rPr>
                <w:noProof/>
                <w:webHidden/>
              </w:rPr>
              <w:fldChar w:fldCharType="separate"/>
            </w:r>
            <w:r w:rsidR="006E3A08">
              <w:rPr>
                <w:noProof/>
                <w:webHidden/>
              </w:rPr>
              <w:t>VII</w:t>
            </w:r>
            <w:r w:rsidR="006E3A08">
              <w:rPr>
                <w:noProof/>
                <w:webHidden/>
              </w:rPr>
              <w:fldChar w:fldCharType="end"/>
            </w:r>
          </w:hyperlink>
        </w:p>
        <w:p w14:paraId="1EB821AB" w14:textId="25AE2E38"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43" w:history="1">
            <w:r w:rsidR="006E3A08" w:rsidRPr="001D6EF2">
              <w:rPr>
                <w:rStyle w:val="Hyperlink"/>
                <w:noProof/>
              </w:rPr>
              <w:t>4</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Einleitung</w:t>
            </w:r>
            <w:r w:rsidR="006E3A08">
              <w:rPr>
                <w:noProof/>
                <w:webHidden/>
              </w:rPr>
              <w:tab/>
            </w:r>
            <w:r w:rsidR="006E3A08">
              <w:rPr>
                <w:noProof/>
                <w:webHidden/>
              </w:rPr>
              <w:fldChar w:fldCharType="begin"/>
            </w:r>
            <w:r w:rsidR="006E3A08">
              <w:rPr>
                <w:noProof/>
                <w:webHidden/>
              </w:rPr>
              <w:instrText xml:space="preserve"> PAGEREF _Toc224830043 \h </w:instrText>
            </w:r>
            <w:r w:rsidR="006E3A08">
              <w:rPr>
                <w:noProof/>
                <w:webHidden/>
              </w:rPr>
            </w:r>
            <w:r w:rsidR="006E3A08">
              <w:rPr>
                <w:noProof/>
                <w:webHidden/>
              </w:rPr>
              <w:fldChar w:fldCharType="separate"/>
            </w:r>
            <w:r w:rsidR="006E3A08">
              <w:rPr>
                <w:noProof/>
                <w:webHidden/>
              </w:rPr>
              <w:t>1</w:t>
            </w:r>
            <w:r w:rsidR="006E3A08">
              <w:rPr>
                <w:noProof/>
                <w:webHidden/>
              </w:rPr>
              <w:fldChar w:fldCharType="end"/>
            </w:r>
          </w:hyperlink>
        </w:p>
        <w:p w14:paraId="18F06761" w14:textId="15A3E42F"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44" w:history="1">
            <w:r w:rsidR="006E3A08" w:rsidRPr="001D6EF2">
              <w:rPr>
                <w:rStyle w:val="Hyperlink"/>
                <w:noProof/>
              </w:rPr>
              <w:t>5</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Grundlagen</w:t>
            </w:r>
            <w:r w:rsidR="006E3A08">
              <w:rPr>
                <w:noProof/>
                <w:webHidden/>
              </w:rPr>
              <w:tab/>
            </w:r>
            <w:r w:rsidR="006E3A08">
              <w:rPr>
                <w:noProof/>
                <w:webHidden/>
              </w:rPr>
              <w:fldChar w:fldCharType="begin"/>
            </w:r>
            <w:r w:rsidR="006E3A08">
              <w:rPr>
                <w:noProof/>
                <w:webHidden/>
              </w:rPr>
              <w:instrText xml:space="preserve"> PAGEREF _Toc224830044 \h </w:instrText>
            </w:r>
            <w:r w:rsidR="006E3A08">
              <w:rPr>
                <w:noProof/>
                <w:webHidden/>
              </w:rPr>
            </w:r>
            <w:r w:rsidR="006E3A08">
              <w:rPr>
                <w:noProof/>
                <w:webHidden/>
              </w:rPr>
              <w:fldChar w:fldCharType="separate"/>
            </w:r>
            <w:r w:rsidR="006E3A08">
              <w:rPr>
                <w:noProof/>
                <w:webHidden/>
              </w:rPr>
              <w:t>2</w:t>
            </w:r>
            <w:r w:rsidR="006E3A08">
              <w:rPr>
                <w:noProof/>
                <w:webHidden/>
              </w:rPr>
              <w:fldChar w:fldCharType="end"/>
            </w:r>
          </w:hyperlink>
        </w:p>
        <w:p w14:paraId="59BAA7F0" w14:textId="7AF0E0F5" w:rsidR="006E3A08" w:rsidRDefault="00000000">
          <w:pPr>
            <w:pStyle w:val="Verzeichnis2"/>
            <w:tabs>
              <w:tab w:val="left" w:pos="880"/>
              <w:tab w:val="right" w:leader="dot" w:pos="8493"/>
            </w:tabs>
            <w:rPr>
              <w:rFonts w:eastAsiaTheme="minorEastAsia" w:cstheme="minorBidi"/>
              <w:b/>
              <w:bCs/>
              <w:noProof/>
              <w:color w:val="auto"/>
              <w:kern w:val="2"/>
              <w:sz w:val="24"/>
              <w:szCs w:val="24"/>
              <w:lang w:eastAsia="de-DE"/>
              <w14:ligatures w14:val="standardContextual"/>
            </w:rPr>
          </w:pPr>
          <w:hyperlink w:anchor="_Toc224830045" w:history="1">
            <w:r w:rsidR="006E3A08" w:rsidRPr="001D6EF2">
              <w:rPr>
                <w:rStyle w:val="Hyperlink"/>
                <w:noProof/>
              </w:rPr>
              <w:t>5.1</w:t>
            </w:r>
            <w:r w:rsidR="006E3A08">
              <w:rPr>
                <w:rFonts w:eastAsiaTheme="minorEastAsia" w:cstheme="minorBidi"/>
                <w:b/>
                <w:bCs/>
                <w:noProof/>
                <w:color w:val="auto"/>
                <w:kern w:val="2"/>
                <w:sz w:val="24"/>
                <w:szCs w:val="24"/>
                <w:lang w:eastAsia="de-DE"/>
                <w14:ligatures w14:val="standardContextual"/>
              </w:rPr>
              <w:tab/>
            </w:r>
            <w:r w:rsidR="006E3A08" w:rsidRPr="001D6EF2">
              <w:rPr>
                <w:rStyle w:val="Hyperlink"/>
                <w:noProof/>
              </w:rPr>
              <w:t>Überschrift 2 – Vorgaben für Abschlussarbeiten</w:t>
            </w:r>
            <w:r w:rsidR="006E3A08">
              <w:rPr>
                <w:noProof/>
                <w:webHidden/>
              </w:rPr>
              <w:tab/>
            </w:r>
            <w:r w:rsidR="006E3A08">
              <w:rPr>
                <w:noProof/>
                <w:webHidden/>
              </w:rPr>
              <w:fldChar w:fldCharType="begin"/>
            </w:r>
            <w:r w:rsidR="006E3A08">
              <w:rPr>
                <w:noProof/>
                <w:webHidden/>
              </w:rPr>
              <w:instrText xml:space="preserve"> PAGEREF _Toc224830045 \h </w:instrText>
            </w:r>
            <w:r w:rsidR="006E3A08">
              <w:rPr>
                <w:noProof/>
                <w:webHidden/>
              </w:rPr>
            </w:r>
            <w:r w:rsidR="006E3A08">
              <w:rPr>
                <w:noProof/>
                <w:webHidden/>
              </w:rPr>
              <w:fldChar w:fldCharType="separate"/>
            </w:r>
            <w:r w:rsidR="006E3A08">
              <w:rPr>
                <w:noProof/>
                <w:webHidden/>
              </w:rPr>
              <w:t>2</w:t>
            </w:r>
            <w:r w:rsidR="006E3A08">
              <w:rPr>
                <w:noProof/>
                <w:webHidden/>
              </w:rPr>
              <w:fldChar w:fldCharType="end"/>
            </w:r>
          </w:hyperlink>
        </w:p>
        <w:p w14:paraId="68C988C3" w14:textId="5891EC3A" w:rsidR="006E3A08" w:rsidRDefault="00000000">
          <w:pPr>
            <w:pStyle w:val="Verzeichnis3"/>
            <w:tabs>
              <w:tab w:val="left" w:pos="1320"/>
              <w:tab w:val="right" w:leader="dot" w:pos="8493"/>
            </w:tabs>
            <w:rPr>
              <w:rFonts w:eastAsiaTheme="minorEastAsia" w:cstheme="minorBidi"/>
              <w:noProof/>
              <w:color w:val="auto"/>
              <w:kern w:val="2"/>
              <w:sz w:val="24"/>
              <w:szCs w:val="24"/>
              <w:lang w:eastAsia="de-DE"/>
              <w14:ligatures w14:val="standardContextual"/>
            </w:rPr>
          </w:pPr>
          <w:hyperlink w:anchor="_Toc224830046" w:history="1">
            <w:r w:rsidR="006E3A08" w:rsidRPr="001D6EF2">
              <w:rPr>
                <w:rStyle w:val="Hyperlink"/>
                <w:noProof/>
              </w:rPr>
              <w:t>5.1.1</w:t>
            </w:r>
            <w:r w:rsidR="006E3A08">
              <w:rPr>
                <w:rFonts w:eastAsiaTheme="minorEastAsia" w:cstheme="minorBidi"/>
                <w:noProof/>
                <w:color w:val="auto"/>
                <w:kern w:val="2"/>
                <w:sz w:val="24"/>
                <w:szCs w:val="24"/>
                <w:lang w:eastAsia="de-DE"/>
                <w14:ligatures w14:val="standardContextual"/>
              </w:rPr>
              <w:tab/>
            </w:r>
            <w:r w:rsidR="006E3A08" w:rsidRPr="001D6EF2">
              <w:rPr>
                <w:rStyle w:val="Hyperlink"/>
                <w:noProof/>
              </w:rPr>
              <w:t>Überschrift 3 – Hinweis zur Untergliederung von Kapiteln</w:t>
            </w:r>
            <w:r w:rsidR="006E3A08">
              <w:rPr>
                <w:noProof/>
                <w:webHidden/>
              </w:rPr>
              <w:tab/>
            </w:r>
            <w:r w:rsidR="006E3A08">
              <w:rPr>
                <w:noProof/>
                <w:webHidden/>
              </w:rPr>
              <w:fldChar w:fldCharType="begin"/>
            </w:r>
            <w:r w:rsidR="006E3A08">
              <w:rPr>
                <w:noProof/>
                <w:webHidden/>
              </w:rPr>
              <w:instrText xml:space="preserve"> PAGEREF _Toc224830046 \h </w:instrText>
            </w:r>
            <w:r w:rsidR="006E3A08">
              <w:rPr>
                <w:noProof/>
                <w:webHidden/>
              </w:rPr>
            </w:r>
            <w:r w:rsidR="006E3A08">
              <w:rPr>
                <w:noProof/>
                <w:webHidden/>
              </w:rPr>
              <w:fldChar w:fldCharType="separate"/>
            </w:r>
            <w:r w:rsidR="006E3A08">
              <w:rPr>
                <w:noProof/>
                <w:webHidden/>
              </w:rPr>
              <w:t>3</w:t>
            </w:r>
            <w:r w:rsidR="006E3A08">
              <w:rPr>
                <w:noProof/>
                <w:webHidden/>
              </w:rPr>
              <w:fldChar w:fldCharType="end"/>
            </w:r>
          </w:hyperlink>
        </w:p>
        <w:p w14:paraId="1690943B" w14:textId="7E390B38" w:rsidR="006E3A08" w:rsidRDefault="00000000">
          <w:pPr>
            <w:pStyle w:val="Verzeichnis3"/>
            <w:tabs>
              <w:tab w:val="left" w:pos="1320"/>
              <w:tab w:val="right" w:leader="dot" w:pos="8493"/>
            </w:tabs>
            <w:rPr>
              <w:rFonts w:eastAsiaTheme="minorEastAsia" w:cstheme="minorBidi"/>
              <w:noProof/>
              <w:color w:val="auto"/>
              <w:kern w:val="2"/>
              <w:sz w:val="24"/>
              <w:szCs w:val="24"/>
              <w:lang w:eastAsia="de-DE"/>
              <w14:ligatures w14:val="standardContextual"/>
            </w:rPr>
          </w:pPr>
          <w:hyperlink w:anchor="_Toc224830047" w:history="1">
            <w:r w:rsidR="006E3A08" w:rsidRPr="001D6EF2">
              <w:rPr>
                <w:rStyle w:val="Hyperlink"/>
                <w:noProof/>
              </w:rPr>
              <w:t>5.1.2</w:t>
            </w:r>
            <w:r w:rsidR="006E3A08">
              <w:rPr>
                <w:rFonts w:eastAsiaTheme="minorEastAsia" w:cstheme="minorBidi"/>
                <w:noProof/>
                <w:color w:val="auto"/>
                <w:kern w:val="2"/>
                <w:sz w:val="24"/>
                <w:szCs w:val="24"/>
                <w:lang w:eastAsia="de-DE"/>
                <w14:ligatures w14:val="standardContextual"/>
              </w:rPr>
              <w:tab/>
            </w:r>
            <w:r w:rsidR="006E3A08" w:rsidRPr="001D6EF2">
              <w:rPr>
                <w:rStyle w:val="Hyperlink"/>
                <w:noProof/>
              </w:rPr>
              <w:t>Überschrift 3</w:t>
            </w:r>
            <w:r w:rsidR="006E3A08">
              <w:rPr>
                <w:noProof/>
                <w:webHidden/>
              </w:rPr>
              <w:tab/>
            </w:r>
            <w:r w:rsidR="006E3A08">
              <w:rPr>
                <w:noProof/>
                <w:webHidden/>
              </w:rPr>
              <w:fldChar w:fldCharType="begin"/>
            </w:r>
            <w:r w:rsidR="006E3A08">
              <w:rPr>
                <w:noProof/>
                <w:webHidden/>
              </w:rPr>
              <w:instrText xml:space="preserve"> PAGEREF _Toc224830047 \h </w:instrText>
            </w:r>
            <w:r w:rsidR="006E3A08">
              <w:rPr>
                <w:noProof/>
                <w:webHidden/>
              </w:rPr>
            </w:r>
            <w:r w:rsidR="006E3A08">
              <w:rPr>
                <w:noProof/>
                <w:webHidden/>
              </w:rPr>
              <w:fldChar w:fldCharType="separate"/>
            </w:r>
            <w:r w:rsidR="006E3A08">
              <w:rPr>
                <w:noProof/>
                <w:webHidden/>
              </w:rPr>
              <w:t>6</w:t>
            </w:r>
            <w:r w:rsidR="006E3A08">
              <w:rPr>
                <w:noProof/>
                <w:webHidden/>
              </w:rPr>
              <w:fldChar w:fldCharType="end"/>
            </w:r>
          </w:hyperlink>
        </w:p>
        <w:p w14:paraId="43936AC8" w14:textId="0A2C54AE" w:rsidR="006E3A08" w:rsidRDefault="00000000">
          <w:pPr>
            <w:pStyle w:val="Verzeichnis2"/>
            <w:tabs>
              <w:tab w:val="left" w:pos="880"/>
              <w:tab w:val="right" w:leader="dot" w:pos="8493"/>
            </w:tabs>
            <w:rPr>
              <w:rFonts w:eastAsiaTheme="minorEastAsia" w:cstheme="minorBidi"/>
              <w:b/>
              <w:bCs/>
              <w:noProof/>
              <w:color w:val="auto"/>
              <w:kern w:val="2"/>
              <w:sz w:val="24"/>
              <w:szCs w:val="24"/>
              <w:lang w:eastAsia="de-DE"/>
              <w14:ligatures w14:val="standardContextual"/>
            </w:rPr>
          </w:pPr>
          <w:hyperlink w:anchor="_Toc224830048" w:history="1">
            <w:r w:rsidR="006E3A08" w:rsidRPr="001D6EF2">
              <w:rPr>
                <w:rStyle w:val="Hyperlink"/>
                <w:noProof/>
              </w:rPr>
              <w:t>5.2</w:t>
            </w:r>
            <w:r w:rsidR="006E3A08">
              <w:rPr>
                <w:rFonts w:eastAsiaTheme="minorEastAsia" w:cstheme="minorBidi"/>
                <w:b/>
                <w:bCs/>
                <w:noProof/>
                <w:color w:val="auto"/>
                <w:kern w:val="2"/>
                <w:sz w:val="24"/>
                <w:szCs w:val="24"/>
                <w:lang w:eastAsia="de-DE"/>
                <w14:ligatures w14:val="standardContextual"/>
              </w:rPr>
              <w:tab/>
            </w:r>
            <w:r w:rsidR="006E3A08" w:rsidRPr="001D6EF2">
              <w:rPr>
                <w:rStyle w:val="Hyperlink"/>
                <w:noProof/>
              </w:rPr>
              <w:t>Überschrift 2</w:t>
            </w:r>
            <w:r w:rsidR="006E3A08">
              <w:rPr>
                <w:noProof/>
                <w:webHidden/>
              </w:rPr>
              <w:tab/>
            </w:r>
            <w:r w:rsidR="006E3A08">
              <w:rPr>
                <w:noProof/>
                <w:webHidden/>
              </w:rPr>
              <w:fldChar w:fldCharType="begin"/>
            </w:r>
            <w:r w:rsidR="006E3A08">
              <w:rPr>
                <w:noProof/>
                <w:webHidden/>
              </w:rPr>
              <w:instrText xml:space="preserve"> PAGEREF _Toc224830048 \h </w:instrText>
            </w:r>
            <w:r w:rsidR="006E3A08">
              <w:rPr>
                <w:noProof/>
                <w:webHidden/>
              </w:rPr>
            </w:r>
            <w:r w:rsidR="006E3A08">
              <w:rPr>
                <w:noProof/>
                <w:webHidden/>
              </w:rPr>
              <w:fldChar w:fldCharType="separate"/>
            </w:r>
            <w:r w:rsidR="006E3A08">
              <w:rPr>
                <w:noProof/>
                <w:webHidden/>
              </w:rPr>
              <w:t>6</w:t>
            </w:r>
            <w:r w:rsidR="006E3A08">
              <w:rPr>
                <w:noProof/>
                <w:webHidden/>
              </w:rPr>
              <w:fldChar w:fldCharType="end"/>
            </w:r>
          </w:hyperlink>
        </w:p>
        <w:p w14:paraId="09746236" w14:textId="1E787C55"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49" w:history="1">
            <w:r w:rsidR="006E3A08" w:rsidRPr="001D6EF2">
              <w:rPr>
                <w:rStyle w:val="Hyperlink"/>
                <w:noProof/>
              </w:rPr>
              <w:t>6</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Darstellung der Methodik</w:t>
            </w:r>
            <w:r w:rsidR="006E3A08">
              <w:rPr>
                <w:noProof/>
                <w:webHidden/>
              </w:rPr>
              <w:tab/>
            </w:r>
            <w:r w:rsidR="006E3A08">
              <w:rPr>
                <w:noProof/>
                <w:webHidden/>
              </w:rPr>
              <w:fldChar w:fldCharType="begin"/>
            </w:r>
            <w:r w:rsidR="006E3A08">
              <w:rPr>
                <w:noProof/>
                <w:webHidden/>
              </w:rPr>
              <w:instrText xml:space="preserve"> PAGEREF _Toc224830049 \h </w:instrText>
            </w:r>
            <w:r w:rsidR="006E3A08">
              <w:rPr>
                <w:noProof/>
                <w:webHidden/>
              </w:rPr>
            </w:r>
            <w:r w:rsidR="006E3A08">
              <w:rPr>
                <w:noProof/>
                <w:webHidden/>
              </w:rPr>
              <w:fldChar w:fldCharType="separate"/>
            </w:r>
            <w:r w:rsidR="006E3A08">
              <w:rPr>
                <w:noProof/>
                <w:webHidden/>
              </w:rPr>
              <w:t>7</w:t>
            </w:r>
            <w:r w:rsidR="006E3A08">
              <w:rPr>
                <w:noProof/>
                <w:webHidden/>
              </w:rPr>
              <w:fldChar w:fldCharType="end"/>
            </w:r>
          </w:hyperlink>
        </w:p>
        <w:p w14:paraId="50E86624" w14:textId="21DD958A"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50" w:history="1">
            <w:r w:rsidR="006E3A08" w:rsidRPr="001D6EF2">
              <w:rPr>
                <w:rStyle w:val="Hyperlink"/>
                <w:noProof/>
              </w:rPr>
              <w:t>7</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Auswertung/Analysen</w:t>
            </w:r>
            <w:r w:rsidR="006E3A08">
              <w:rPr>
                <w:noProof/>
                <w:webHidden/>
              </w:rPr>
              <w:tab/>
            </w:r>
            <w:r w:rsidR="006E3A08">
              <w:rPr>
                <w:noProof/>
                <w:webHidden/>
              </w:rPr>
              <w:fldChar w:fldCharType="begin"/>
            </w:r>
            <w:r w:rsidR="006E3A08">
              <w:rPr>
                <w:noProof/>
                <w:webHidden/>
              </w:rPr>
              <w:instrText xml:space="preserve"> PAGEREF _Toc224830050 \h </w:instrText>
            </w:r>
            <w:r w:rsidR="006E3A08">
              <w:rPr>
                <w:noProof/>
                <w:webHidden/>
              </w:rPr>
            </w:r>
            <w:r w:rsidR="006E3A08">
              <w:rPr>
                <w:noProof/>
                <w:webHidden/>
              </w:rPr>
              <w:fldChar w:fldCharType="separate"/>
            </w:r>
            <w:r w:rsidR="006E3A08">
              <w:rPr>
                <w:noProof/>
                <w:webHidden/>
              </w:rPr>
              <w:t>8</w:t>
            </w:r>
            <w:r w:rsidR="006E3A08">
              <w:rPr>
                <w:noProof/>
                <w:webHidden/>
              </w:rPr>
              <w:fldChar w:fldCharType="end"/>
            </w:r>
          </w:hyperlink>
        </w:p>
        <w:p w14:paraId="7EA35994" w14:textId="4446651A"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51" w:history="1">
            <w:r w:rsidR="006E3A08" w:rsidRPr="001D6EF2">
              <w:rPr>
                <w:rStyle w:val="Hyperlink"/>
                <w:noProof/>
              </w:rPr>
              <w:t>8</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Ergebnisse</w:t>
            </w:r>
            <w:r w:rsidR="006E3A08">
              <w:rPr>
                <w:noProof/>
                <w:webHidden/>
              </w:rPr>
              <w:tab/>
            </w:r>
            <w:r w:rsidR="006E3A08">
              <w:rPr>
                <w:noProof/>
                <w:webHidden/>
              </w:rPr>
              <w:fldChar w:fldCharType="begin"/>
            </w:r>
            <w:r w:rsidR="006E3A08">
              <w:rPr>
                <w:noProof/>
                <w:webHidden/>
              </w:rPr>
              <w:instrText xml:space="preserve"> PAGEREF _Toc224830051 \h </w:instrText>
            </w:r>
            <w:r w:rsidR="006E3A08">
              <w:rPr>
                <w:noProof/>
                <w:webHidden/>
              </w:rPr>
            </w:r>
            <w:r w:rsidR="006E3A08">
              <w:rPr>
                <w:noProof/>
                <w:webHidden/>
              </w:rPr>
              <w:fldChar w:fldCharType="separate"/>
            </w:r>
            <w:r w:rsidR="006E3A08">
              <w:rPr>
                <w:noProof/>
                <w:webHidden/>
              </w:rPr>
              <w:t>9</w:t>
            </w:r>
            <w:r w:rsidR="006E3A08">
              <w:rPr>
                <w:noProof/>
                <w:webHidden/>
              </w:rPr>
              <w:fldChar w:fldCharType="end"/>
            </w:r>
          </w:hyperlink>
        </w:p>
        <w:p w14:paraId="5BB06F2F" w14:textId="5B353400" w:rsidR="006E3A08" w:rsidRDefault="00000000">
          <w:pPr>
            <w:pStyle w:val="Verzeichnis1"/>
            <w:tabs>
              <w:tab w:val="left" w:pos="440"/>
              <w:tab w:val="right" w:leader="dot" w:pos="8493"/>
            </w:tabs>
            <w:rPr>
              <w:rFonts w:eastAsiaTheme="minorEastAsia" w:cstheme="minorBidi"/>
              <w:b w:val="0"/>
              <w:bCs w:val="0"/>
              <w:i/>
              <w:iCs/>
              <w:noProof/>
              <w:color w:val="auto"/>
              <w:kern w:val="2"/>
              <w:lang w:eastAsia="de-DE"/>
              <w14:ligatures w14:val="standardContextual"/>
            </w:rPr>
          </w:pPr>
          <w:hyperlink w:anchor="_Toc224830052" w:history="1">
            <w:r w:rsidR="006E3A08" w:rsidRPr="001D6EF2">
              <w:rPr>
                <w:rStyle w:val="Hyperlink"/>
                <w:noProof/>
              </w:rPr>
              <w:t>9</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Resümee / Fazit / Ausblick</w:t>
            </w:r>
            <w:r w:rsidR="006E3A08">
              <w:rPr>
                <w:noProof/>
                <w:webHidden/>
              </w:rPr>
              <w:tab/>
            </w:r>
            <w:r w:rsidR="006E3A08">
              <w:rPr>
                <w:noProof/>
                <w:webHidden/>
              </w:rPr>
              <w:fldChar w:fldCharType="begin"/>
            </w:r>
            <w:r w:rsidR="006E3A08">
              <w:rPr>
                <w:noProof/>
                <w:webHidden/>
              </w:rPr>
              <w:instrText xml:space="preserve"> PAGEREF _Toc224830052 \h </w:instrText>
            </w:r>
            <w:r w:rsidR="006E3A08">
              <w:rPr>
                <w:noProof/>
                <w:webHidden/>
              </w:rPr>
            </w:r>
            <w:r w:rsidR="006E3A08">
              <w:rPr>
                <w:noProof/>
                <w:webHidden/>
              </w:rPr>
              <w:fldChar w:fldCharType="separate"/>
            </w:r>
            <w:r w:rsidR="006E3A08">
              <w:rPr>
                <w:noProof/>
                <w:webHidden/>
              </w:rPr>
              <w:t>10</w:t>
            </w:r>
            <w:r w:rsidR="006E3A08">
              <w:rPr>
                <w:noProof/>
                <w:webHidden/>
              </w:rPr>
              <w:fldChar w:fldCharType="end"/>
            </w:r>
          </w:hyperlink>
        </w:p>
        <w:p w14:paraId="1AA657FC" w14:textId="0A0C1231" w:rsidR="006E3A08" w:rsidRDefault="00000000">
          <w:pPr>
            <w:pStyle w:val="Verzeichnis1"/>
            <w:tabs>
              <w:tab w:val="left" w:pos="660"/>
              <w:tab w:val="right" w:leader="dot" w:pos="8493"/>
            </w:tabs>
            <w:rPr>
              <w:rFonts w:eastAsiaTheme="minorEastAsia" w:cstheme="minorBidi"/>
              <w:b w:val="0"/>
              <w:bCs w:val="0"/>
              <w:i/>
              <w:iCs/>
              <w:noProof/>
              <w:color w:val="auto"/>
              <w:kern w:val="2"/>
              <w:lang w:eastAsia="de-DE"/>
              <w14:ligatures w14:val="standardContextual"/>
            </w:rPr>
          </w:pPr>
          <w:hyperlink w:anchor="_Toc224830053" w:history="1">
            <w:r w:rsidR="006E3A08" w:rsidRPr="001D6EF2">
              <w:rPr>
                <w:rStyle w:val="Hyperlink"/>
                <w:noProof/>
              </w:rPr>
              <w:t>10</w:t>
            </w:r>
            <w:r w:rsidR="006E3A08">
              <w:rPr>
                <w:rFonts w:eastAsiaTheme="minorEastAsia" w:cstheme="minorBidi"/>
                <w:b w:val="0"/>
                <w:bCs w:val="0"/>
                <w:i/>
                <w:iCs/>
                <w:noProof/>
                <w:color w:val="auto"/>
                <w:kern w:val="2"/>
                <w:lang w:eastAsia="de-DE"/>
                <w14:ligatures w14:val="standardContextual"/>
              </w:rPr>
              <w:tab/>
            </w:r>
            <w:r w:rsidR="006E3A08" w:rsidRPr="001D6EF2">
              <w:rPr>
                <w:rStyle w:val="Hyperlink"/>
                <w:noProof/>
              </w:rPr>
              <w:t>Literatur</w:t>
            </w:r>
            <w:r w:rsidR="006E3A08">
              <w:rPr>
                <w:noProof/>
                <w:webHidden/>
              </w:rPr>
              <w:tab/>
            </w:r>
            <w:r w:rsidR="006E3A08">
              <w:rPr>
                <w:noProof/>
                <w:webHidden/>
              </w:rPr>
              <w:fldChar w:fldCharType="begin"/>
            </w:r>
            <w:r w:rsidR="006E3A08">
              <w:rPr>
                <w:noProof/>
                <w:webHidden/>
              </w:rPr>
              <w:instrText xml:space="preserve"> PAGEREF _Toc224830053 \h </w:instrText>
            </w:r>
            <w:r w:rsidR="006E3A08">
              <w:rPr>
                <w:noProof/>
                <w:webHidden/>
              </w:rPr>
            </w:r>
            <w:r w:rsidR="006E3A08">
              <w:rPr>
                <w:noProof/>
                <w:webHidden/>
              </w:rPr>
              <w:fldChar w:fldCharType="separate"/>
            </w:r>
            <w:r w:rsidR="006E3A08">
              <w:rPr>
                <w:noProof/>
                <w:webHidden/>
              </w:rPr>
              <w:t>11</w:t>
            </w:r>
            <w:r w:rsidR="006E3A08">
              <w:rPr>
                <w:noProof/>
                <w:webHidden/>
              </w:rPr>
              <w:fldChar w:fldCharType="end"/>
            </w:r>
          </w:hyperlink>
        </w:p>
        <w:p w14:paraId="6646F3FA" w14:textId="0C229222" w:rsidR="006E3A08" w:rsidRDefault="006E3A08">
          <w:r>
            <w:rPr>
              <w:b/>
              <w:bCs/>
              <w:noProof/>
            </w:rPr>
            <w:fldChar w:fldCharType="end"/>
          </w:r>
        </w:p>
      </w:sdtContent>
    </w:sdt>
    <w:p w14:paraId="247D89E7" w14:textId="77777777" w:rsidR="00A52C5A" w:rsidRDefault="00A52C5A">
      <w:pPr>
        <w:spacing w:after="200" w:line="276" w:lineRule="auto"/>
        <w:jc w:val="left"/>
      </w:pPr>
      <w:r>
        <w:br w:type="page"/>
      </w:r>
    </w:p>
    <w:p w14:paraId="72A35BC7" w14:textId="17C2BA9B" w:rsidR="007955D0" w:rsidRPr="00D65919" w:rsidRDefault="007955D0" w:rsidP="006E3A08">
      <w:r w:rsidRPr="00D65919">
        <w:lastRenderedPageBreak/>
        <w:br w:type="page"/>
      </w:r>
    </w:p>
    <w:p w14:paraId="0004E386" w14:textId="34E809DB" w:rsidR="007955D0" w:rsidRPr="00D65919" w:rsidRDefault="007955D0" w:rsidP="006E3A08">
      <w:pPr>
        <w:pStyle w:val="berschrift1"/>
        <w:numPr>
          <w:ilvl w:val="0"/>
          <w:numId w:val="0"/>
        </w:numPr>
        <w:ind w:left="432" w:hanging="432"/>
      </w:pPr>
      <w:bookmarkStart w:id="9" w:name="_Toc318964339"/>
      <w:bookmarkStart w:id="10" w:name="_Toc9591371"/>
      <w:bookmarkStart w:id="11" w:name="_Toc224830040"/>
      <w:bookmarkStart w:id="12" w:name="_Toc224830100"/>
      <w:r w:rsidRPr="00D65919">
        <w:lastRenderedPageBreak/>
        <w:t>Abbildung</w:t>
      </w:r>
      <w:bookmarkEnd w:id="9"/>
      <w:r w:rsidR="007B589C" w:rsidRPr="00D65919">
        <w:t>en</w:t>
      </w:r>
      <w:bookmarkEnd w:id="10"/>
      <w:bookmarkEnd w:id="11"/>
      <w:bookmarkEnd w:id="12"/>
    </w:p>
    <w:p w14:paraId="25F05C85" w14:textId="0233A3C1" w:rsidR="006E3A08" w:rsidRDefault="006E3A08">
      <w:pPr>
        <w:pStyle w:val="Abbildungsverzeichnis"/>
        <w:tabs>
          <w:tab w:val="right" w:leader="dot" w:pos="8493"/>
        </w:tabs>
        <w:rPr>
          <w:rFonts w:asciiTheme="minorHAnsi" w:eastAsiaTheme="minorEastAsia" w:hAnsiTheme="minorHAnsi" w:cstheme="minorBidi"/>
          <w:noProof/>
          <w:color w:val="auto"/>
          <w:kern w:val="2"/>
          <w:sz w:val="24"/>
          <w:szCs w:val="24"/>
          <w:lang w:eastAsia="de-DE"/>
          <w14:ligatures w14:val="standardContextual"/>
        </w:rPr>
      </w:pPr>
      <w:r>
        <w:fldChar w:fldCharType="begin"/>
      </w:r>
      <w:r>
        <w:instrText xml:space="preserve"> TOC \h \z \c "Abb." </w:instrText>
      </w:r>
      <w:r>
        <w:fldChar w:fldCharType="separate"/>
      </w:r>
      <w:hyperlink w:anchor="_Toc224830127" w:history="1">
        <w:r w:rsidRPr="000922D8">
          <w:rPr>
            <w:rStyle w:val="Hyperlink"/>
            <w:noProof/>
          </w:rPr>
          <w:t>Abb. 1: Schematische Darstellung der Kondratieff-Wellen</w:t>
        </w:r>
        <w:r>
          <w:rPr>
            <w:noProof/>
            <w:webHidden/>
          </w:rPr>
          <w:tab/>
        </w:r>
        <w:r>
          <w:rPr>
            <w:noProof/>
            <w:webHidden/>
          </w:rPr>
          <w:fldChar w:fldCharType="begin"/>
        </w:r>
        <w:r>
          <w:rPr>
            <w:noProof/>
            <w:webHidden/>
          </w:rPr>
          <w:instrText xml:space="preserve"> PAGEREF _Toc224830127 \h </w:instrText>
        </w:r>
        <w:r>
          <w:rPr>
            <w:noProof/>
            <w:webHidden/>
          </w:rPr>
        </w:r>
        <w:r>
          <w:rPr>
            <w:noProof/>
            <w:webHidden/>
          </w:rPr>
          <w:fldChar w:fldCharType="separate"/>
        </w:r>
        <w:r>
          <w:rPr>
            <w:noProof/>
            <w:webHidden/>
          </w:rPr>
          <w:t>2</w:t>
        </w:r>
        <w:r>
          <w:rPr>
            <w:noProof/>
            <w:webHidden/>
          </w:rPr>
          <w:fldChar w:fldCharType="end"/>
        </w:r>
      </w:hyperlink>
    </w:p>
    <w:p w14:paraId="111A1E48" w14:textId="1B42ED1D" w:rsidR="006E3A08" w:rsidRDefault="00000000">
      <w:pPr>
        <w:pStyle w:val="Abbildungsverzeichnis"/>
        <w:tabs>
          <w:tab w:val="right" w:leader="dot" w:pos="8493"/>
        </w:tabs>
        <w:rPr>
          <w:rFonts w:asciiTheme="minorHAnsi" w:eastAsiaTheme="minorEastAsia" w:hAnsiTheme="minorHAnsi" w:cstheme="minorBidi"/>
          <w:noProof/>
          <w:color w:val="auto"/>
          <w:kern w:val="2"/>
          <w:sz w:val="24"/>
          <w:szCs w:val="24"/>
          <w:lang w:eastAsia="de-DE"/>
          <w14:ligatures w14:val="standardContextual"/>
        </w:rPr>
      </w:pPr>
      <w:hyperlink w:anchor="_Toc224830128" w:history="1">
        <w:r w:rsidR="006E3A08" w:rsidRPr="000922D8">
          <w:rPr>
            <w:rStyle w:val="Hyperlink"/>
            <w:noProof/>
          </w:rPr>
          <w:t>Abb. 2: Klassifikation von Typen der Nachfrage nach Ökosystemdienstleistungen</w:t>
        </w:r>
        <w:r w:rsidR="006E3A08">
          <w:rPr>
            <w:noProof/>
            <w:webHidden/>
          </w:rPr>
          <w:tab/>
        </w:r>
        <w:r w:rsidR="006E3A08">
          <w:rPr>
            <w:noProof/>
            <w:webHidden/>
          </w:rPr>
          <w:fldChar w:fldCharType="begin"/>
        </w:r>
        <w:r w:rsidR="006E3A08">
          <w:rPr>
            <w:noProof/>
            <w:webHidden/>
          </w:rPr>
          <w:instrText xml:space="preserve"> PAGEREF _Toc224830128 \h </w:instrText>
        </w:r>
        <w:r w:rsidR="006E3A08">
          <w:rPr>
            <w:noProof/>
            <w:webHidden/>
          </w:rPr>
        </w:r>
        <w:r w:rsidR="006E3A08">
          <w:rPr>
            <w:noProof/>
            <w:webHidden/>
          </w:rPr>
          <w:fldChar w:fldCharType="separate"/>
        </w:r>
        <w:r w:rsidR="006E3A08">
          <w:rPr>
            <w:noProof/>
            <w:webHidden/>
          </w:rPr>
          <w:t>3</w:t>
        </w:r>
        <w:r w:rsidR="006E3A08">
          <w:rPr>
            <w:noProof/>
            <w:webHidden/>
          </w:rPr>
          <w:fldChar w:fldCharType="end"/>
        </w:r>
      </w:hyperlink>
    </w:p>
    <w:p w14:paraId="01F186A4" w14:textId="320859F8" w:rsidR="009059B8" w:rsidRPr="00D65919" w:rsidRDefault="006E3A08" w:rsidP="006E3A08">
      <w:r>
        <w:fldChar w:fldCharType="end"/>
      </w:r>
    </w:p>
    <w:p w14:paraId="62B19EBB" w14:textId="2B5F4BF4" w:rsidR="001318B9" w:rsidRPr="00D65919" w:rsidRDefault="00390C1A" w:rsidP="006E3A08">
      <w:r w:rsidRPr="00D65919">
        <w:rPr>
          <w:noProof/>
          <w:lang w:eastAsia="de-DE"/>
        </w:rPr>
        <w:drawing>
          <wp:anchor distT="0" distB="0" distL="114300" distR="114300" simplePos="0" relativeHeight="251688960" behindDoc="1" locked="0" layoutInCell="1" allowOverlap="1" wp14:anchorId="004CD668" wp14:editId="1EC9F4AD">
            <wp:simplePos x="0" y="0"/>
            <wp:positionH relativeFrom="column">
              <wp:posOffset>0</wp:posOffset>
            </wp:positionH>
            <wp:positionV relativeFrom="paragraph">
              <wp:posOffset>352425</wp:posOffset>
            </wp:positionV>
            <wp:extent cx="315595" cy="359410"/>
            <wp:effectExtent l="0" t="0" r="8255" b="2540"/>
            <wp:wrapTight wrapText="bothSides">
              <wp:wrapPolygon edited="0">
                <wp:start x="0" y="0"/>
                <wp:lineTo x="0" y="20608"/>
                <wp:lineTo x="20861" y="20608"/>
                <wp:lineTo x="20861"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p>
    <w:p w14:paraId="7B602C87" w14:textId="3653B880" w:rsidR="001318B9" w:rsidRPr="00D65919" w:rsidRDefault="001318B9" w:rsidP="006E3A08">
      <w:r w:rsidRPr="00D65919">
        <w:t>In das Verzeichnis der Abbildungen gehört der vollständige Titel aller Abbildungen, nicht jedoch die Quellenangabe. Die fügen Sie nur unter der Abbildung selbst mit ein.</w:t>
      </w:r>
    </w:p>
    <w:p w14:paraId="2E0D9FD3" w14:textId="21F67B5A" w:rsidR="007955D0" w:rsidRPr="00D65919" w:rsidRDefault="007955D0" w:rsidP="006E3A08"/>
    <w:p w14:paraId="7776417E" w14:textId="07E6F8A7" w:rsidR="009059B8" w:rsidRPr="00D65919" w:rsidRDefault="009059B8" w:rsidP="006E3A08">
      <w:r w:rsidRPr="00D65919">
        <w:rPr>
          <w:noProof/>
          <w:lang w:eastAsia="de-DE"/>
        </w:rPr>
        <w:drawing>
          <wp:anchor distT="0" distB="0" distL="114300" distR="114300" simplePos="0" relativeHeight="251719680" behindDoc="1" locked="0" layoutInCell="1" allowOverlap="1" wp14:anchorId="21314446" wp14:editId="2B0DAEBD">
            <wp:simplePos x="0" y="0"/>
            <wp:positionH relativeFrom="column">
              <wp:posOffset>0</wp:posOffset>
            </wp:positionH>
            <wp:positionV relativeFrom="paragraph">
              <wp:posOffset>36830</wp:posOffset>
            </wp:positionV>
            <wp:extent cx="315595" cy="359410"/>
            <wp:effectExtent l="0" t="0" r="8255" b="2540"/>
            <wp:wrapTight wrapText="bothSides">
              <wp:wrapPolygon edited="0">
                <wp:start x="0" y="0"/>
                <wp:lineTo x="0" y="20608"/>
                <wp:lineTo x="20861" y="20608"/>
                <wp:lineTo x="20861"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Pr="00D65919">
        <w:t>Sollten Sie nur eine Abbildung oder eine Tabelle haben, können Sie die Verzeichnisse unter einem gemeinsamen Titel, z.B. „Abbildung(en) und Tabelle(n)“ zusammenfassen.</w:t>
      </w:r>
    </w:p>
    <w:p w14:paraId="4BFE9AFD" w14:textId="29EAA6D9" w:rsidR="009059B8" w:rsidRPr="00D65919" w:rsidRDefault="009059B8" w:rsidP="006E3A08"/>
    <w:p w14:paraId="2C62F9FE" w14:textId="7F20223B" w:rsidR="00A52C5A" w:rsidRDefault="009059B8">
      <w:pPr>
        <w:spacing w:after="200" w:line="276" w:lineRule="auto"/>
        <w:jc w:val="left"/>
      </w:pPr>
      <w:bookmarkStart w:id="13" w:name="_Toc318964340"/>
      <w:bookmarkStart w:id="14" w:name="_Toc9591372"/>
      <w:r w:rsidRPr="00D65919">
        <w:br w:type="page"/>
      </w:r>
      <w:r w:rsidR="00A52C5A">
        <w:lastRenderedPageBreak/>
        <w:br w:type="page"/>
      </w:r>
    </w:p>
    <w:p w14:paraId="5BB93E90" w14:textId="5590BB01" w:rsidR="007955D0" w:rsidRPr="00D65919" w:rsidRDefault="007955D0" w:rsidP="006E3A08">
      <w:pPr>
        <w:pStyle w:val="berschrift1"/>
        <w:numPr>
          <w:ilvl w:val="0"/>
          <w:numId w:val="0"/>
        </w:numPr>
        <w:ind w:left="432" w:hanging="432"/>
      </w:pPr>
      <w:bookmarkStart w:id="15" w:name="_Toc224830041"/>
      <w:bookmarkStart w:id="16" w:name="_Toc224830101"/>
      <w:r w:rsidRPr="00D65919">
        <w:lastRenderedPageBreak/>
        <w:t>Tabellen</w:t>
      </w:r>
      <w:bookmarkEnd w:id="13"/>
      <w:bookmarkEnd w:id="14"/>
      <w:bookmarkEnd w:id="15"/>
      <w:bookmarkEnd w:id="16"/>
    </w:p>
    <w:p w14:paraId="064F7BBC" w14:textId="2A423ADE" w:rsidR="006E3A08" w:rsidRDefault="006E3A08">
      <w:pPr>
        <w:pStyle w:val="Abbildungsverzeichnis"/>
        <w:tabs>
          <w:tab w:val="right" w:leader="dot" w:pos="8493"/>
        </w:tabs>
        <w:rPr>
          <w:rFonts w:asciiTheme="minorHAnsi" w:eastAsiaTheme="minorEastAsia" w:hAnsiTheme="minorHAnsi" w:cstheme="minorBidi"/>
          <w:noProof/>
          <w:color w:val="auto"/>
          <w:kern w:val="2"/>
          <w:sz w:val="24"/>
          <w:szCs w:val="24"/>
          <w:lang w:eastAsia="de-DE"/>
          <w14:ligatures w14:val="standardContextual"/>
        </w:rPr>
      </w:pPr>
      <w:r>
        <w:fldChar w:fldCharType="begin"/>
      </w:r>
      <w:r>
        <w:instrText xml:space="preserve"> TOC \h \z \c "Tab." </w:instrText>
      </w:r>
      <w:r>
        <w:fldChar w:fldCharType="separate"/>
      </w:r>
      <w:hyperlink w:anchor="_Toc224830139" w:history="1">
        <w:r w:rsidRPr="00B85ACA">
          <w:rPr>
            <w:rStyle w:val="Hyperlink"/>
            <w:noProof/>
          </w:rPr>
          <w:t>Tab. 1: Beispiel einer Relation in erster Normalform</w:t>
        </w:r>
        <w:r>
          <w:rPr>
            <w:noProof/>
            <w:webHidden/>
          </w:rPr>
          <w:tab/>
        </w:r>
        <w:r>
          <w:rPr>
            <w:noProof/>
            <w:webHidden/>
          </w:rPr>
          <w:fldChar w:fldCharType="begin"/>
        </w:r>
        <w:r>
          <w:rPr>
            <w:noProof/>
            <w:webHidden/>
          </w:rPr>
          <w:instrText xml:space="preserve"> PAGEREF _Toc224830139 \h </w:instrText>
        </w:r>
        <w:r>
          <w:rPr>
            <w:noProof/>
            <w:webHidden/>
          </w:rPr>
        </w:r>
        <w:r>
          <w:rPr>
            <w:noProof/>
            <w:webHidden/>
          </w:rPr>
          <w:fldChar w:fldCharType="separate"/>
        </w:r>
        <w:r>
          <w:rPr>
            <w:noProof/>
            <w:webHidden/>
          </w:rPr>
          <w:t>4</w:t>
        </w:r>
        <w:r>
          <w:rPr>
            <w:noProof/>
            <w:webHidden/>
          </w:rPr>
          <w:fldChar w:fldCharType="end"/>
        </w:r>
      </w:hyperlink>
    </w:p>
    <w:p w14:paraId="324A97FD" w14:textId="2AE12BB3" w:rsidR="006E3A08" w:rsidRDefault="00000000">
      <w:pPr>
        <w:pStyle w:val="Abbildungsverzeichnis"/>
        <w:tabs>
          <w:tab w:val="right" w:leader="dot" w:pos="8493"/>
        </w:tabs>
        <w:rPr>
          <w:rFonts w:asciiTheme="minorHAnsi" w:eastAsiaTheme="minorEastAsia" w:hAnsiTheme="minorHAnsi" w:cstheme="minorBidi"/>
          <w:noProof/>
          <w:color w:val="auto"/>
          <w:kern w:val="2"/>
          <w:sz w:val="24"/>
          <w:szCs w:val="24"/>
          <w:lang w:eastAsia="de-DE"/>
          <w14:ligatures w14:val="standardContextual"/>
        </w:rPr>
      </w:pPr>
      <w:hyperlink w:anchor="_Toc224830140" w:history="1">
        <w:r w:rsidR="006E3A08" w:rsidRPr="00B85ACA">
          <w:rPr>
            <w:rStyle w:val="Hyperlink"/>
            <w:noProof/>
          </w:rPr>
          <w:t>Tab. 2: Grundstufen zentraler Orte</w:t>
        </w:r>
        <w:r w:rsidR="006E3A08">
          <w:rPr>
            <w:noProof/>
            <w:webHidden/>
          </w:rPr>
          <w:tab/>
        </w:r>
        <w:r w:rsidR="006E3A08">
          <w:rPr>
            <w:noProof/>
            <w:webHidden/>
          </w:rPr>
          <w:fldChar w:fldCharType="begin"/>
        </w:r>
        <w:r w:rsidR="006E3A08">
          <w:rPr>
            <w:noProof/>
            <w:webHidden/>
          </w:rPr>
          <w:instrText xml:space="preserve"> PAGEREF _Toc224830140 \h </w:instrText>
        </w:r>
        <w:r w:rsidR="006E3A08">
          <w:rPr>
            <w:noProof/>
            <w:webHidden/>
          </w:rPr>
        </w:r>
        <w:r w:rsidR="006E3A08">
          <w:rPr>
            <w:noProof/>
            <w:webHidden/>
          </w:rPr>
          <w:fldChar w:fldCharType="separate"/>
        </w:r>
        <w:r w:rsidR="006E3A08">
          <w:rPr>
            <w:noProof/>
            <w:webHidden/>
          </w:rPr>
          <w:t>4</w:t>
        </w:r>
        <w:r w:rsidR="006E3A08">
          <w:rPr>
            <w:noProof/>
            <w:webHidden/>
          </w:rPr>
          <w:fldChar w:fldCharType="end"/>
        </w:r>
      </w:hyperlink>
    </w:p>
    <w:p w14:paraId="72B5A3B1" w14:textId="53A46F21" w:rsidR="006E3A08" w:rsidRDefault="00000000">
      <w:pPr>
        <w:pStyle w:val="Abbildungsverzeichnis"/>
        <w:tabs>
          <w:tab w:val="right" w:leader="dot" w:pos="8493"/>
        </w:tabs>
        <w:rPr>
          <w:rFonts w:asciiTheme="minorHAnsi" w:eastAsiaTheme="minorEastAsia" w:hAnsiTheme="minorHAnsi" w:cstheme="minorBidi"/>
          <w:noProof/>
          <w:color w:val="auto"/>
          <w:kern w:val="2"/>
          <w:sz w:val="24"/>
          <w:szCs w:val="24"/>
          <w:lang w:eastAsia="de-DE"/>
          <w14:ligatures w14:val="standardContextual"/>
        </w:rPr>
      </w:pPr>
      <w:hyperlink w:anchor="_Toc224830141" w:history="1">
        <w:r w:rsidR="006E3A08" w:rsidRPr="00B85ACA">
          <w:rPr>
            <w:rStyle w:val="Hyperlink"/>
            <w:noProof/>
          </w:rPr>
          <w:t>Tab. 3: Beispieltabelle Datenübersicht</w:t>
        </w:r>
        <w:r w:rsidR="006E3A08">
          <w:rPr>
            <w:noProof/>
            <w:webHidden/>
          </w:rPr>
          <w:tab/>
        </w:r>
        <w:r w:rsidR="006E3A08">
          <w:rPr>
            <w:noProof/>
            <w:webHidden/>
          </w:rPr>
          <w:fldChar w:fldCharType="begin"/>
        </w:r>
        <w:r w:rsidR="006E3A08">
          <w:rPr>
            <w:noProof/>
            <w:webHidden/>
          </w:rPr>
          <w:instrText xml:space="preserve"> PAGEREF _Toc224830141 \h </w:instrText>
        </w:r>
        <w:r w:rsidR="006E3A08">
          <w:rPr>
            <w:noProof/>
            <w:webHidden/>
          </w:rPr>
        </w:r>
        <w:r w:rsidR="006E3A08">
          <w:rPr>
            <w:noProof/>
            <w:webHidden/>
          </w:rPr>
          <w:fldChar w:fldCharType="separate"/>
        </w:r>
        <w:r w:rsidR="006E3A08">
          <w:rPr>
            <w:noProof/>
            <w:webHidden/>
          </w:rPr>
          <w:t>8</w:t>
        </w:r>
        <w:r w:rsidR="006E3A08">
          <w:rPr>
            <w:noProof/>
            <w:webHidden/>
          </w:rPr>
          <w:fldChar w:fldCharType="end"/>
        </w:r>
      </w:hyperlink>
    </w:p>
    <w:p w14:paraId="6F33D3D9" w14:textId="3D55B4E3" w:rsidR="001318B9" w:rsidRPr="00D65919" w:rsidRDefault="006E3A08" w:rsidP="006E3A08">
      <w:r>
        <w:fldChar w:fldCharType="end"/>
      </w:r>
    </w:p>
    <w:p w14:paraId="3A7CD639" w14:textId="7AEC9D26" w:rsidR="001318B9" w:rsidRPr="00D65919" w:rsidRDefault="001318B9" w:rsidP="006E3A08"/>
    <w:p w14:paraId="62331F79" w14:textId="6255AA39" w:rsidR="001318B9" w:rsidRPr="00D65919" w:rsidRDefault="00390C1A" w:rsidP="006E3A08">
      <w:r w:rsidRPr="00D65919">
        <w:rPr>
          <w:noProof/>
          <w:lang w:eastAsia="de-DE"/>
        </w:rPr>
        <w:drawing>
          <wp:anchor distT="0" distB="0" distL="114300" distR="114300" simplePos="0" relativeHeight="251691008" behindDoc="1" locked="0" layoutInCell="1" allowOverlap="1" wp14:anchorId="0B702A72" wp14:editId="24F8C99F">
            <wp:simplePos x="0" y="0"/>
            <wp:positionH relativeFrom="column">
              <wp:posOffset>0</wp:posOffset>
            </wp:positionH>
            <wp:positionV relativeFrom="paragraph">
              <wp:posOffset>75565</wp:posOffset>
            </wp:positionV>
            <wp:extent cx="315595" cy="359410"/>
            <wp:effectExtent l="0" t="0" r="8255" b="2540"/>
            <wp:wrapTight wrapText="bothSides">
              <wp:wrapPolygon edited="0">
                <wp:start x="0" y="0"/>
                <wp:lineTo x="0" y="20608"/>
                <wp:lineTo x="20861" y="20608"/>
                <wp:lineTo x="20861"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1318B9" w:rsidRPr="00D65919">
        <w:t>In das Verzeichnis der Tabellen gehört der vollständige Titel aller Tabellen, nicht jedoch die Quellenangabe. Die fügen Sie nur unter der Abbildung selbst mit ein.</w:t>
      </w:r>
    </w:p>
    <w:p w14:paraId="38222F94" w14:textId="2A03EE46" w:rsidR="001318B9" w:rsidRPr="00D65919" w:rsidRDefault="001318B9" w:rsidP="006E3A08"/>
    <w:p w14:paraId="1288101E" w14:textId="73D8BE94" w:rsidR="001318B9" w:rsidRPr="00D65919" w:rsidRDefault="009059B8" w:rsidP="006E3A08">
      <w:r w:rsidRPr="00D65919">
        <w:rPr>
          <w:noProof/>
          <w:lang w:eastAsia="de-DE"/>
        </w:rPr>
        <w:drawing>
          <wp:anchor distT="0" distB="0" distL="114300" distR="114300" simplePos="0" relativeHeight="251693056" behindDoc="1" locked="0" layoutInCell="1" allowOverlap="1" wp14:anchorId="5BD0F9DE" wp14:editId="4C2BE37E">
            <wp:simplePos x="0" y="0"/>
            <wp:positionH relativeFrom="column">
              <wp:posOffset>0</wp:posOffset>
            </wp:positionH>
            <wp:positionV relativeFrom="paragraph">
              <wp:posOffset>43815</wp:posOffset>
            </wp:positionV>
            <wp:extent cx="315595" cy="359410"/>
            <wp:effectExtent l="0" t="0" r="8255" b="2540"/>
            <wp:wrapTight wrapText="bothSides">
              <wp:wrapPolygon edited="0">
                <wp:start x="0" y="0"/>
                <wp:lineTo x="0" y="20608"/>
                <wp:lineTo x="20861" y="20608"/>
                <wp:lineTo x="20861"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1318B9" w:rsidRPr="00D65919">
        <w:t>Sollten Sie nur eine Abbildung oder eine Tabelle haben, können Sie die Verzeichnisse unter einem gemeinsamen Titel, z.B. „Abbildung(en) und Tabelle(n)“ zusammenfassen.</w:t>
      </w:r>
    </w:p>
    <w:p w14:paraId="08DF1017" w14:textId="0190E601" w:rsidR="00A52C5A" w:rsidRDefault="001318B9">
      <w:pPr>
        <w:spacing w:after="200" w:line="276" w:lineRule="auto"/>
        <w:jc w:val="left"/>
      </w:pPr>
      <w:r w:rsidRPr="00D65919">
        <w:br w:type="page"/>
      </w:r>
      <w:r w:rsidR="00A52C5A">
        <w:lastRenderedPageBreak/>
        <w:br w:type="page"/>
      </w:r>
    </w:p>
    <w:p w14:paraId="4F58AD86" w14:textId="33F24265" w:rsidR="007955D0" w:rsidRPr="00D65919" w:rsidRDefault="007B589C" w:rsidP="006E3A08">
      <w:pPr>
        <w:pStyle w:val="berschrift1"/>
        <w:numPr>
          <w:ilvl w:val="0"/>
          <w:numId w:val="0"/>
        </w:numPr>
        <w:ind w:left="432" w:hanging="432"/>
      </w:pPr>
      <w:bookmarkStart w:id="17" w:name="_Toc318964341"/>
      <w:bookmarkStart w:id="18" w:name="_Toc9591373"/>
      <w:bookmarkStart w:id="19" w:name="_Toc224830042"/>
      <w:bookmarkStart w:id="20" w:name="_Toc224830102"/>
      <w:r w:rsidRPr="00D65919">
        <w:lastRenderedPageBreak/>
        <w:t>Abkürzungen</w:t>
      </w:r>
      <w:r w:rsidR="007955D0" w:rsidRPr="00D65919">
        <w:t xml:space="preserve"> und Symbol</w:t>
      </w:r>
      <w:bookmarkEnd w:id="17"/>
      <w:r w:rsidRPr="00D65919">
        <w:t>e</w:t>
      </w:r>
      <w:bookmarkEnd w:id="18"/>
      <w:bookmarkEnd w:id="19"/>
      <w:bookmarkEnd w:id="20"/>
    </w:p>
    <w:tbl>
      <w:tblPr>
        <w:tblStyle w:val="Tabellenraster"/>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7041"/>
      </w:tblGrid>
      <w:tr w:rsidR="00962095" w:rsidRPr="00D65919" w14:paraId="2EA19E4A" w14:textId="77777777" w:rsidTr="00390C1A">
        <w:tc>
          <w:tcPr>
            <w:tcW w:w="1354" w:type="dxa"/>
          </w:tcPr>
          <w:p w14:paraId="1805D070" w14:textId="77777777" w:rsidR="00962095" w:rsidRPr="00D65919" w:rsidRDefault="0081405B" w:rsidP="006E3A08">
            <w:r w:rsidRPr="00D65919">
              <w:t>B</w:t>
            </w:r>
            <w:r w:rsidR="00283C87" w:rsidRPr="00D65919">
              <w:t>.Sc</w:t>
            </w:r>
            <w:r w:rsidRPr="00D65919">
              <w:t>.</w:t>
            </w:r>
          </w:p>
        </w:tc>
        <w:tc>
          <w:tcPr>
            <w:tcW w:w="7041" w:type="dxa"/>
          </w:tcPr>
          <w:p w14:paraId="321A1B9A" w14:textId="77777777" w:rsidR="00962095" w:rsidRPr="00D65919" w:rsidRDefault="0081405B" w:rsidP="006E3A08">
            <w:r w:rsidRPr="00D65919">
              <w:t xml:space="preserve">Bachelor </w:t>
            </w:r>
            <w:proofErr w:type="spellStart"/>
            <w:r w:rsidRPr="00D65919">
              <w:t>of</w:t>
            </w:r>
            <w:proofErr w:type="spellEnd"/>
            <w:r w:rsidRPr="00D65919">
              <w:t xml:space="preserve"> Science</w:t>
            </w:r>
          </w:p>
        </w:tc>
      </w:tr>
      <w:tr w:rsidR="00962095" w:rsidRPr="00D65919" w14:paraId="622A7100" w14:textId="77777777" w:rsidTr="00390C1A">
        <w:tc>
          <w:tcPr>
            <w:tcW w:w="1354" w:type="dxa"/>
          </w:tcPr>
          <w:p w14:paraId="5AFA95D1" w14:textId="77777777" w:rsidR="00962095" w:rsidRPr="00D65919" w:rsidRDefault="00283C87" w:rsidP="006E3A08">
            <w:proofErr w:type="spellStart"/>
            <w:r w:rsidRPr="00D65919">
              <w:t>M.Sc</w:t>
            </w:r>
            <w:proofErr w:type="spellEnd"/>
            <w:r w:rsidRPr="00D65919">
              <w:t>.</w:t>
            </w:r>
          </w:p>
          <w:p w14:paraId="09425155" w14:textId="3B60B59B" w:rsidR="00E53A70" w:rsidRPr="00D65919" w:rsidRDefault="00251E49" w:rsidP="006E3A08">
            <w:r w:rsidRPr="00D65919">
              <w:t>TU</w:t>
            </w:r>
          </w:p>
        </w:tc>
        <w:tc>
          <w:tcPr>
            <w:tcW w:w="7041" w:type="dxa"/>
          </w:tcPr>
          <w:p w14:paraId="61BFEE9E" w14:textId="77777777" w:rsidR="00E53A70" w:rsidRPr="00D65919" w:rsidRDefault="00283C87" w:rsidP="006E3A08">
            <w:r w:rsidRPr="00D65919">
              <w:t xml:space="preserve">Master </w:t>
            </w:r>
            <w:proofErr w:type="spellStart"/>
            <w:r w:rsidRPr="00D65919">
              <w:t>of</w:t>
            </w:r>
            <w:proofErr w:type="spellEnd"/>
            <w:r w:rsidRPr="00D65919">
              <w:t xml:space="preserve"> Science</w:t>
            </w:r>
          </w:p>
          <w:p w14:paraId="5036D231" w14:textId="30F2BCB9" w:rsidR="00E53A70" w:rsidRPr="00D65919" w:rsidRDefault="00251E49" w:rsidP="006E3A08">
            <w:r w:rsidRPr="00D65919">
              <w:t>Technische Universität</w:t>
            </w:r>
          </w:p>
        </w:tc>
      </w:tr>
      <w:tr w:rsidR="00962095" w:rsidRPr="00D65919" w14:paraId="35714903" w14:textId="77777777" w:rsidTr="00390C1A">
        <w:tc>
          <w:tcPr>
            <w:tcW w:w="1354" w:type="dxa"/>
          </w:tcPr>
          <w:p w14:paraId="113DE69E" w14:textId="50570355" w:rsidR="00962095" w:rsidRPr="00D65919" w:rsidRDefault="00E53A70" w:rsidP="006E3A08">
            <w:r w:rsidRPr="00D65919">
              <w:t>…</w:t>
            </w:r>
          </w:p>
        </w:tc>
        <w:tc>
          <w:tcPr>
            <w:tcW w:w="7041" w:type="dxa"/>
          </w:tcPr>
          <w:p w14:paraId="08C0FFBF" w14:textId="77777777" w:rsidR="00962095" w:rsidRPr="00D65919" w:rsidRDefault="00962095" w:rsidP="006E3A08"/>
          <w:p w14:paraId="0EC4F82B" w14:textId="686BC066" w:rsidR="009059B8" w:rsidRPr="00D65919" w:rsidRDefault="009059B8" w:rsidP="006E3A08"/>
        </w:tc>
      </w:tr>
    </w:tbl>
    <w:p w14:paraId="77434A15" w14:textId="7B53CF3B" w:rsidR="00390C1A" w:rsidRPr="00D65919" w:rsidRDefault="00390C1A" w:rsidP="006E3A08">
      <w:r w:rsidRPr="00D65919">
        <w:rPr>
          <w:noProof/>
          <w:lang w:eastAsia="de-DE"/>
        </w:rPr>
        <w:drawing>
          <wp:anchor distT="0" distB="0" distL="114300" distR="114300" simplePos="0" relativeHeight="251695104" behindDoc="1" locked="0" layoutInCell="1" allowOverlap="1" wp14:anchorId="3C464D7E" wp14:editId="18E48A06">
            <wp:simplePos x="0" y="0"/>
            <wp:positionH relativeFrom="column">
              <wp:posOffset>0</wp:posOffset>
            </wp:positionH>
            <wp:positionV relativeFrom="paragraph">
              <wp:posOffset>28575</wp:posOffset>
            </wp:positionV>
            <wp:extent cx="315595" cy="359410"/>
            <wp:effectExtent l="0" t="0" r="8255" b="2540"/>
            <wp:wrapTight wrapText="bothSides">
              <wp:wrapPolygon edited="0">
                <wp:start x="0" y="0"/>
                <wp:lineTo x="0" y="20608"/>
                <wp:lineTo x="20861" y="20608"/>
                <wp:lineTo x="20861"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Pr="00D65919">
        <w:t>Selbstverständliche, häufig benutzte Abkürzungen gehören nicht in das Abkürzungsverzeichnis. Das gilt insbesondere für Abkürzungen wie usw., z.B. u.a.</w:t>
      </w:r>
    </w:p>
    <w:p w14:paraId="2EA3E50D" w14:textId="77777777" w:rsidR="00A57153" w:rsidRDefault="00A57153" w:rsidP="006E3A08"/>
    <w:p w14:paraId="70EBB169" w14:textId="6096EF53" w:rsidR="00390C1A" w:rsidRDefault="00390C1A" w:rsidP="006E3A08">
      <w:r w:rsidRPr="00D65919">
        <w:br w:type="page"/>
      </w:r>
    </w:p>
    <w:p w14:paraId="689BC921" w14:textId="77777777" w:rsidR="00A57153" w:rsidRPr="00D65919" w:rsidRDefault="00A57153" w:rsidP="006E3A08"/>
    <w:p w14:paraId="337F22B4" w14:textId="77777777" w:rsidR="00200173" w:rsidRPr="00D65919" w:rsidRDefault="00200173" w:rsidP="006E3A08">
      <w:pPr>
        <w:sectPr w:rsidR="00200173" w:rsidRPr="00D65919" w:rsidSect="008A751F">
          <w:pgSz w:w="11906" w:h="16838"/>
          <w:pgMar w:top="1701" w:right="1418" w:bottom="1701" w:left="1985" w:header="794" w:footer="1134" w:gutter="0"/>
          <w:pgNumType w:fmt="upperRoman"/>
          <w:cols w:space="708"/>
          <w:docGrid w:linePitch="360"/>
        </w:sectPr>
      </w:pPr>
    </w:p>
    <w:p w14:paraId="17108145" w14:textId="1E7DCB06" w:rsidR="00E53A70" w:rsidRPr="00D65919" w:rsidRDefault="00E53A70" w:rsidP="006E3A08">
      <w:pPr>
        <w:pStyle w:val="berschrift1"/>
      </w:pPr>
      <w:bookmarkStart w:id="21" w:name="_Toc9591374"/>
      <w:bookmarkStart w:id="22" w:name="_Toc224830043"/>
      <w:bookmarkStart w:id="23" w:name="_Toc224830103"/>
      <w:r w:rsidRPr="00D65919">
        <w:lastRenderedPageBreak/>
        <w:t>Einleitung</w:t>
      </w:r>
      <w:bookmarkEnd w:id="21"/>
      <w:bookmarkEnd w:id="22"/>
      <w:bookmarkEnd w:id="23"/>
    </w:p>
    <w:p w14:paraId="096DB890" w14:textId="77777777" w:rsidR="00E50C87" w:rsidRPr="00D65919" w:rsidRDefault="00E50C87" w:rsidP="006E3A08">
      <w:r w:rsidRPr="00D65919">
        <w:t>Hier wird ein Aufhänger für die Arbeit genutzt, um in das Thema einzuführen.</w:t>
      </w:r>
    </w:p>
    <w:p w14:paraId="3AB975FD" w14:textId="3B454C92" w:rsidR="00E50C87" w:rsidRPr="00A21E7C" w:rsidRDefault="007724D5" w:rsidP="00751505">
      <w:pPr>
        <w:pStyle w:val="Listenabsatz"/>
      </w:pPr>
      <w:r w:rsidRPr="00A21E7C">
        <w:t xml:space="preserve">Erläutern Sie die </w:t>
      </w:r>
      <w:r w:rsidR="00E50C87" w:rsidRPr="00A21E7C">
        <w:t xml:space="preserve">Problematik und </w:t>
      </w:r>
      <w:r w:rsidRPr="00A21E7C">
        <w:t xml:space="preserve">legen Sie das </w:t>
      </w:r>
      <w:r w:rsidR="00E50C87" w:rsidRPr="00A21E7C">
        <w:t>Z</w:t>
      </w:r>
      <w:r w:rsidRPr="00A21E7C">
        <w:t>iel der Arbeit prägnant dar.</w:t>
      </w:r>
    </w:p>
    <w:p w14:paraId="4DC079B1" w14:textId="6C9761D1" w:rsidR="007724D5" w:rsidRPr="00A21E7C" w:rsidRDefault="007724D5" w:rsidP="00751505">
      <w:pPr>
        <w:pStyle w:val="Listenabsatz"/>
      </w:pPr>
      <w:r w:rsidRPr="00A21E7C">
        <w:t>Wenn es eine persönliche Motivation für eine bestimmte Themenwahl gibt, dann darf diese hier durchaus benannt werden.</w:t>
      </w:r>
    </w:p>
    <w:p w14:paraId="58A3FEBF" w14:textId="77777777" w:rsidR="00E50C87" w:rsidRPr="00A21E7C" w:rsidRDefault="00E50C87" w:rsidP="00751505">
      <w:pPr>
        <w:pStyle w:val="Listenabsatz"/>
      </w:pPr>
      <w:r w:rsidRPr="00A21E7C">
        <w:t>Hier werden (kurz) die verwendeten Methoden benannt, wie z. B. verbal argumentative Beurteilung, statistische Auswertung, Methoden der empirischen Sozialforschung…</w:t>
      </w:r>
    </w:p>
    <w:p w14:paraId="510B4738" w14:textId="0E16028C" w:rsidR="00E50C87" w:rsidRPr="00A21E7C" w:rsidRDefault="00E50C87" w:rsidP="00751505">
      <w:pPr>
        <w:pStyle w:val="Listenabsatz"/>
      </w:pPr>
      <w:r w:rsidRPr="00A21E7C">
        <w:t>Hier wird die Vorgehensweise in den Kapiteln beschrieben.</w:t>
      </w:r>
    </w:p>
    <w:p w14:paraId="5D8689E0" w14:textId="3527BC54" w:rsidR="00ED6B65" w:rsidRPr="00D65919" w:rsidRDefault="00ED6B65" w:rsidP="006E3A08">
      <w:r w:rsidRPr="00D65919">
        <w:t>Die Seitenzählung beginnt mit der Einleitung und endet mit dem letzten Satz Ihrer Arbeit</w:t>
      </w:r>
      <w:r w:rsidR="00E53A70" w:rsidRPr="00D65919">
        <w:t>.</w:t>
      </w:r>
    </w:p>
    <w:p w14:paraId="5D204E37" w14:textId="77777777" w:rsidR="008A4DE3" w:rsidRPr="00D65919" w:rsidRDefault="008A4DE3" w:rsidP="006E3A08"/>
    <w:p w14:paraId="3B656FFE" w14:textId="71F7C32A" w:rsidR="008A4DE3" w:rsidRPr="00D65919" w:rsidRDefault="00390C1A" w:rsidP="006E3A08">
      <w:r w:rsidRPr="00D65919">
        <w:rPr>
          <w:noProof/>
          <w:lang w:eastAsia="de-DE"/>
        </w:rPr>
        <w:drawing>
          <wp:anchor distT="0" distB="0" distL="114300" distR="114300" simplePos="0" relativeHeight="251697152" behindDoc="1" locked="0" layoutInCell="1" allowOverlap="1" wp14:anchorId="11D78E8C" wp14:editId="490D3C85">
            <wp:simplePos x="0" y="0"/>
            <wp:positionH relativeFrom="column">
              <wp:posOffset>0</wp:posOffset>
            </wp:positionH>
            <wp:positionV relativeFrom="paragraph">
              <wp:posOffset>27940</wp:posOffset>
            </wp:positionV>
            <wp:extent cx="315595" cy="359410"/>
            <wp:effectExtent l="0" t="0" r="8255" b="2540"/>
            <wp:wrapTight wrapText="bothSides">
              <wp:wrapPolygon edited="0">
                <wp:start x="0" y="0"/>
                <wp:lineTo x="0" y="20608"/>
                <wp:lineTo x="20861" y="20608"/>
                <wp:lineTo x="20861" y="0"/>
                <wp:lineTo x="0" y="0"/>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8A4DE3" w:rsidRPr="00D65919">
        <w:t xml:space="preserve">Um unschöne Sperrungen zu vermeiden, sollten Sie die </w:t>
      </w:r>
      <w:r w:rsidR="002E14DC" w:rsidRPr="00D65919">
        <w:t xml:space="preserve">Möglichkeit der </w:t>
      </w:r>
      <w:r w:rsidR="008A4DE3" w:rsidRPr="00D65919">
        <w:t>Silbentrennung benutzen. Dabei empfiehlt es sich, die manuelle Form zu wählen, da manche Wörter von der Silbentrennung nicht erkannt werden. Vermeiden Sie nach Möglichkeit, dass das letzte Wort eines Satzes getrennt wird.</w:t>
      </w:r>
    </w:p>
    <w:p w14:paraId="0C3FEF23" w14:textId="78D46D46" w:rsidR="008A4DE3" w:rsidRPr="00D65919" w:rsidRDefault="008A4DE3" w:rsidP="006E3A08"/>
    <w:p w14:paraId="7ACC3D34" w14:textId="7B8E9D6A" w:rsidR="008A4DE3" w:rsidRPr="00D65919" w:rsidRDefault="00390C1A" w:rsidP="006E3A08">
      <w:r w:rsidRPr="00D65919">
        <w:rPr>
          <w:noProof/>
          <w:lang w:eastAsia="de-DE"/>
        </w:rPr>
        <w:drawing>
          <wp:anchor distT="0" distB="0" distL="114300" distR="114300" simplePos="0" relativeHeight="251699200" behindDoc="1" locked="0" layoutInCell="1" allowOverlap="1" wp14:anchorId="2939EE69" wp14:editId="7EF2EE97">
            <wp:simplePos x="0" y="0"/>
            <wp:positionH relativeFrom="column">
              <wp:posOffset>0</wp:posOffset>
            </wp:positionH>
            <wp:positionV relativeFrom="paragraph">
              <wp:posOffset>57150</wp:posOffset>
            </wp:positionV>
            <wp:extent cx="315595" cy="359410"/>
            <wp:effectExtent l="0" t="0" r="8255" b="2540"/>
            <wp:wrapTight wrapText="bothSides">
              <wp:wrapPolygon edited="0">
                <wp:start x="0" y="0"/>
                <wp:lineTo x="0" y="20608"/>
                <wp:lineTo x="20861" y="20608"/>
                <wp:lineTo x="20861" y="0"/>
                <wp:lineTo x="0" y="0"/>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8A4DE3" w:rsidRPr="00D65919">
        <w:t>Beachten Sie beim Seitenumbruch, dass weder die erste Zeile eines Absatzes auf einer Seite verbleibt, während der restliche Absatz auf der nächsten Seite folgt, noch dass ein Absatz mit Ausnahme der letzten Zeile auf einer Seite verbleibt, während die letzte Zeile auf die nachfolgende Seite rutscht.</w:t>
      </w:r>
    </w:p>
    <w:p w14:paraId="4646ED7C" w14:textId="1B54E95B" w:rsidR="002C1314" w:rsidRPr="00D65919" w:rsidRDefault="002C1314" w:rsidP="006E3A08"/>
    <w:p w14:paraId="035EFCB8" w14:textId="77777777" w:rsidR="00A57153" w:rsidRDefault="00390C1A" w:rsidP="006E3A08">
      <w:pPr>
        <w:sectPr w:rsidR="00A57153" w:rsidSect="008A751F">
          <w:headerReference w:type="default" r:id="rId16"/>
          <w:footerReference w:type="default" r:id="rId17"/>
          <w:pgSz w:w="11906" w:h="16838"/>
          <w:pgMar w:top="1701" w:right="1418" w:bottom="1701" w:left="1985" w:header="794" w:footer="1134" w:gutter="0"/>
          <w:pgNumType w:start="1"/>
          <w:cols w:space="708"/>
          <w:docGrid w:linePitch="360"/>
        </w:sectPr>
      </w:pPr>
      <w:r w:rsidRPr="00D65919">
        <w:rPr>
          <w:noProof/>
          <w:lang w:eastAsia="de-DE"/>
        </w:rPr>
        <w:drawing>
          <wp:anchor distT="0" distB="0" distL="114300" distR="114300" simplePos="0" relativeHeight="251701248" behindDoc="1" locked="0" layoutInCell="1" allowOverlap="1" wp14:anchorId="6A1E91C5" wp14:editId="7191E09E">
            <wp:simplePos x="0" y="0"/>
            <wp:positionH relativeFrom="column">
              <wp:posOffset>0</wp:posOffset>
            </wp:positionH>
            <wp:positionV relativeFrom="paragraph">
              <wp:posOffset>59690</wp:posOffset>
            </wp:positionV>
            <wp:extent cx="315595" cy="359410"/>
            <wp:effectExtent l="0" t="0" r="8255" b="2540"/>
            <wp:wrapTight wrapText="bothSides">
              <wp:wrapPolygon edited="0">
                <wp:start x="0" y="0"/>
                <wp:lineTo x="0" y="20608"/>
                <wp:lineTo x="20861" y="20608"/>
                <wp:lineTo x="20861" y="0"/>
                <wp:lineTo x="0" y="0"/>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2C1314" w:rsidRPr="00D65919">
        <w:t xml:space="preserve">Für diese und alle nachfolgenden Überschriften gilt, dass sie wichtige Abschnitte Ihrer Arbeit markieren: Jede Arbeit benötigt eine Einleitung, die </w:t>
      </w:r>
      <w:r w:rsidRPr="00D65919">
        <w:t>D</w:t>
      </w:r>
      <w:r w:rsidR="002C1314" w:rsidRPr="00D65919">
        <w:t>arstellung des Forschungsstand</w:t>
      </w:r>
      <w:r w:rsidR="00F60F7F" w:rsidRPr="00D65919">
        <w:t>s</w:t>
      </w:r>
      <w:r w:rsidR="002C1314" w:rsidRPr="00D65919">
        <w:t>, ein Kapitel zur Methodik der Untersuchung usw. Diese Funktion sollte immer aus der Kapitelüberschrift hervorgehen. Das heißt aber nicht, dass Sie lapidar „Darstellung der Methode“ oder etwas Ähnliches als Überschrift wählen sollten oder müssen. Im Gegenteil: Eine Arbeit wirkt viel flüssiger und zugänglicher, wenn es Ihnen gelingt, die Funktion des Kapitels mit einer inhaltlichen Bestimmung zu kombinieren.</w:t>
      </w:r>
      <w:r w:rsidR="00CF0178" w:rsidRPr="00D65919">
        <w:t xml:space="preserve"> Das kann zum Beispiel folgendermaßen aussehen: „Methoden zur Erfassung subjektiver Wahrnehmungen von ‚gefährlichen Orten‘ im Stadtraum“ oder auch „Methoden der Berechnung von Wohlstandsunterschieden auf regionaler Ebene“. </w:t>
      </w:r>
      <w:r w:rsidR="007724D5" w:rsidRPr="00D65919">
        <w:t xml:space="preserve">Mit einer schlichten Bezeichnung wie </w:t>
      </w:r>
      <w:r w:rsidR="00A57153">
        <w:br/>
      </w:r>
      <w:r w:rsidR="007724D5" w:rsidRPr="00D65919">
        <w:t>„Methoden der Untersuchung“ machen Sie aber grundsätzlich nichts falsch und diese sind allzu „blumigen“ Varianten in der Regel vorzuziehen.</w:t>
      </w:r>
    </w:p>
    <w:p w14:paraId="35D19E1E" w14:textId="3D68B0E8" w:rsidR="009C03DE" w:rsidRPr="006E3A08" w:rsidRDefault="009C03DE" w:rsidP="006E3A08">
      <w:pPr>
        <w:pStyle w:val="berschrift1"/>
      </w:pPr>
      <w:bookmarkStart w:id="24" w:name="_Toc9591375"/>
      <w:bookmarkStart w:id="25" w:name="_Toc224830044"/>
      <w:bookmarkStart w:id="26" w:name="_Toc224830104"/>
      <w:r w:rsidRPr="006E3A08">
        <w:lastRenderedPageBreak/>
        <w:t>Grundlagen</w:t>
      </w:r>
      <w:bookmarkEnd w:id="24"/>
      <w:bookmarkEnd w:id="25"/>
      <w:bookmarkEnd w:id="26"/>
    </w:p>
    <w:p w14:paraId="5A074B8D" w14:textId="348B51F5" w:rsidR="002B511D" w:rsidRPr="00D65919" w:rsidRDefault="00FD22DD" w:rsidP="006E3A08">
      <w:r w:rsidRPr="00D65919">
        <w:t xml:space="preserve">Ein neues Kapitel (Ebene 1) beginnt auf einer neuen Seite. In diesem Kapitel erfolgt die </w:t>
      </w:r>
      <w:r w:rsidR="00E50C87" w:rsidRPr="00D65919">
        <w:t>Zusammenstellung der relevanten theo</w:t>
      </w:r>
      <w:r w:rsidR="00904BB3" w:rsidRPr="00D65919">
        <w:t xml:space="preserve">retischen Grundlagen der Arbeit. </w:t>
      </w:r>
      <w:r w:rsidR="00A71E34" w:rsidRPr="00A71E34">
        <w:t>Das Kapitel endet mit der Herausstellung der Forschungslücke und dem Formulieren der Forschungsfragen bzw. der Ableitung der Hypothesen.</w:t>
      </w:r>
    </w:p>
    <w:p w14:paraId="519B39AD" w14:textId="340A4607" w:rsidR="009C03DE" w:rsidRPr="006E3A08" w:rsidRDefault="009C03DE" w:rsidP="006E3A08">
      <w:pPr>
        <w:pStyle w:val="berschrift2"/>
      </w:pPr>
      <w:bookmarkStart w:id="27" w:name="_Toc318964344"/>
      <w:bookmarkStart w:id="28" w:name="_Toc9591376"/>
      <w:bookmarkStart w:id="29" w:name="_Toc224830045"/>
      <w:bookmarkStart w:id="30" w:name="_Toc224830105"/>
      <w:r w:rsidRPr="006E3A08">
        <w:t>Überschrift 2</w:t>
      </w:r>
      <w:bookmarkEnd w:id="27"/>
      <w:r w:rsidR="002B511D" w:rsidRPr="006E3A08">
        <w:t xml:space="preserve"> – Vorgabe</w:t>
      </w:r>
      <w:r w:rsidR="00DA64C9" w:rsidRPr="006E3A08">
        <w:t>n</w:t>
      </w:r>
      <w:r w:rsidR="002B511D" w:rsidRPr="006E3A08">
        <w:t xml:space="preserve"> </w:t>
      </w:r>
      <w:r w:rsidR="007B589C" w:rsidRPr="006E3A08">
        <w:t>für</w:t>
      </w:r>
      <w:r w:rsidR="002B511D" w:rsidRPr="006E3A08">
        <w:t xml:space="preserve"> Abschlussarbeiten</w:t>
      </w:r>
      <w:bookmarkEnd w:id="28"/>
      <w:bookmarkEnd w:id="29"/>
      <w:bookmarkEnd w:id="30"/>
    </w:p>
    <w:p w14:paraId="592841F7" w14:textId="1A0E0ADA" w:rsidR="002B511D" w:rsidRPr="00D65919" w:rsidRDefault="002B511D" w:rsidP="006E3A08">
      <w:r w:rsidRPr="00D65919">
        <w:t>Die Schriftart des gesamten Textes sollte „</w:t>
      </w:r>
      <w:proofErr w:type="spellStart"/>
      <w:r w:rsidR="006E3A08">
        <w:t>noto</w:t>
      </w:r>
      <w:proofErr w:type="spellEnd"/>
      <w:r w:rsidR="006E3A08">
        <w:t xml:space="preserve"> </w:t>
      </w:r>
      <w:proofErr w:type="spellStart"/>
      <w:r w:rsidR="006E3A08">
        <w:t>sans</w:t>
      </w:r>
      <w:proofErr w:type="spellEnd"/>
      <w:r w:rsidRPr="00D65919">
        <w:t>“ mit der Größe 11</w:t>
      </w:r>
      <w:r w:rsidR="007B589C" w:rsidRPr="00D65919">
        <w:t xml:space="preserve"> sein</w:t>
      </w:r>
      <w:r w:rsidRPr="00D65919">
        <w:t>. Es ist auf einen</w:t>
      </w:r>
      <w:r w:rsidR="005F37A1" w:rsidRPr="00D65919">
        <w:t xml:space="preserve"> </w:t>
      </w:r>
      <w:r w:rsidRPr="00D65919">
        <w:t>1,3</w:t>
      </w:r>
      <w:r w:rsidR="007B589C" w:rsidRPr="00D65919">
        <w:t>-</w:t>
      </w:r>
      <w:r w:rsidRPr="00D65919">
        <w:t xml:space="preserve">fachen Zeilenabstand im fortlaufenden Blocksatztext zu achten. Die Seitenränder sollten in der gesamten Arbeit </w:t>
      </w:r>
      <w:r w:rsidR="007B589C" w:rsidRPr="00D65919">
        <w:t>wie folgt formatiert werden</w:t>
      </w:r>
      <w:r w:rsidR="00715725" w:rsidRPr="00D65919">
        <w:t>: 3,5cm innen, 2,5cm außen</w:t>
      </w:r>
      <w:r w:rsidRPr="00D65919">
        <w:t>, je 3cm oben und un</w:t>
      </w:r>
      <w:r w:rsidR="00251E49" w:rsidRPr="00D65919">
        <w:t>ten. Bitte drucken Sie am Ende I</w:t>
      </w:r>
      <w:r w:rsidRPr="00D65919">
        <w:t>hre Arbeit beidseitig aus.</w:t>
      </w:r>
    </w:p>
    <w:p w14:paraId="787777CB" w14:textId="044C2E30" w:rsidR="002B511D" w:rsidRPr="00D65919" w:rsidRDefault="002B511D" w:rsidP="006E3A08">
      <w:r w:rsidRPr="00D65919">
        <w:t xml:space="preserve">Die Überschriften der drei Ebenen sollten alle in </w:t>
      </w:r>
      <w:r w:rsidR="002572D6" w:rsidRPr="00D65919">
        <w:t>der Schriftart „</w:t>
      </w:r>
      <w:r w:rsidR="006E3A08">
        <w:t>Noto</w:t>
      </w:r>
      <w:r w:rsidR="002572D6" w:rsidRPr="00D65919">
        <w:t xml:space="preserve"> </w:t>
      </w:r>
      <w:r w:rsidR="00893B43" w:rsidRPr="00D65919">
        <w:t>S</w:t>
      </w:r>
      <w:r w:rsidR="002572D6" w:rsidRPr="00D65919">
        <w:t xml:space="preserve">ans </w:t>
      </w:r>
      <w:proofErr w:type="spellStart"/>
      <w:r w:rsidR="00893B43" w:rsidRPr="00D65919">
        <w:t>S</w:t>
      </w:r>
      <w:r w:rsidR="002572D6" w:rsidRPr="00D65919">
        <w:t>emi</w:t>
      </w:r>
      <w:r w:rsidR="00893B43" w:rsidRPr="00D65919">
        <w:t>bold</w:t>
      </w:r>
      <w:proofErr w:type="spellEnd"/>
      <w:r w:rsidR="00893B43" w:rsidRPr="00D65919">
        <w:t>“ erscheinen:</w:t>
      </w:r>
    </w:p>
    <w:p w14:paraId="1A3BA980" w14:textId="24897AF5" w:rsidR="002B511D" w:rsidRPr="00D65919" w:rsidRDefault="002B511D" w:rsidP="006E3A08">
      <w:r w:rsidRPr="00D65919">
        <w:t>1. Ebene: Nummerierung 1</w:t>
      </w:r>
      <w:r w:rsidR="00A1415C">
        <w:t>,</w:t>
      </w:r>
      <w:r w:rsidRPr="00D65919">
        <w:t xml:space="preserve"> Schriftgröße 1</w:t>
      </w:r>
      <w:r w:rsidR="006E3A08">
        <w:t>6</w:t>
      </w:r>
    </w:p>
    <w:p w14:paraId="7DE245A0" w14:textId="77777777" w:rsidR="002B511D" w:rsidRPr="00D65919" w:rsidRDefault="002B511D" w:rsidP="006E3A08">
      <w:r w:rsidRPr="00D65919">
        <w:t>2. Ebene: Nummerierung 1.1, Schriftgröße 12</w:t>
      </w:r>
    </w:p>
    <w:p w14:paraId="6C95F8D1" w14:textId="3D66ABA7" w:rsidR="002B511D" w:rsidRPr="00D65919" w:rsidRDefault="002B511D" w:rsidP="006E3A08">
      <w:r w:rsidRPr="00D65919">
        <w:t>3. Ebene: Nummerierung 1.1.1, Schriftgröße 11</w:t>
      </w:r>
    </w:p>
    <w:p w14:paraId="26D40953" w14:textId="77777777" w:rsidR="00294552" w:rsidRPr="00D65919" w:rsidRDefault="00294552" w:rsidP="006E3A08"/>
    <w:p w14:paraId="05C842FC" w14:textId="77777777" w:rsidR="0030407E" w:rsidRPr="00D65919" w:rsidRDefault="0030407E" w:rsidP="00307D96">
      <w:pPr>
        <w:pStyle w:val="KeinLeerraum"/>
        <w:spacing w:after="60" w:line="312" w:lineRule="auto"/>
        <w:jc w:val="center"/>
        <w:rPr>
          <w:rFonts w:ascii="Noto Sans" w:hAnsi="Noto Sans" w:cs="Noto Sans"/>
        </w:rPr>
      </w:pPr>
      <w:r w:rsidRPr="00D65919">
        <w:rPr>
          <w:rFonts w:ascii="Noto Sans" w:hAnsi="Noto Sans" w:cs="Noto Sans"/>
          <w:noProof/>
          <w:lang w:eastAsia="de-DE"/>
        </w:rPr>
        <w:drawing>
          <wp:inline distT="0" distB="0" distL="0" distR="0" wp14:anchorId="191A1AD7" wp14:editId="0188A093">
            <wp:extent cx="5400000" cy="278795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1.png"/>
                    <pic:cNvPicPr/>
                  </pic:nvPicPr>
                  <pic:blipFill>
                    <a:blip r:embed="rId18">
                      <a:extLst>
                        <a:ext uri="{28A0092B-C50C-407E-A947-70E740481C1C}">
                          <a14:useLocalDpi xmlns:a14="http://schemas.microsoft.com/office/drawing/2010/main" val="0"/>
                        </a:ext>
                      </a:extLst>
                    </a:blip>
                    <a:stretch>
                      <a:fillRect/>
                    </a:stretch>
                  </pic:blipFill>
                  <pic:spPr>
                    <a:xfrm>
                      <a:off x="0" y="0"/>
                      <a:ext cx="5400000" cy="2787958"/>
                    </a:xfrm>
                    <a:prstGeom prst="rect">
                      <a:avLst/>
                    </a:prstGeom>
                  </pic:spPr>
                </pic:pic>
              </a:graphicData>
            </a:graphic>
          </wp:inline>
        </w:drawing>
      </w:r>
    </w:p>
    <w:p w14:paraId="5117E7C6" w14:textId="0B829301" w:rsidR="0030407E" w:rsidRPr="006E3A08" w:rsidRDefault="0030407E" w:rsidP="00751505">
      <w:pPr>
        <w:pStyle w:val="Beschriftung"/>
      </w:pPr>
      <w:bookmarkStart w:id="31" w:name="_Toc129271881"/>
      <w:bookmarkStart w:id="32" w:name="_Toc224830127"/>
      <w:r w:rsidRPr="006E3A08">
        <w:t xml:space="preserve">Abb. </w:t>
      </w:r>
      <w:r w:rsidR="00000000">
        <w:fldChar w:fldCharType="begin"/>
      </w:r>
      <w:r w:rsidR="00000000">
        <w:instrText xml:space="preserve"> SEQ Abb. \* ARABIC </w:instrText>
      </w:r>
      <w:r w:rsidR="00000000">
        <w:fldChar w:fldCharType="separate"/>
      </w:r>
      <w:r w:rsidR="006D33A3" w:rsidRPr="006E3A08">
        <w:t>1</w:t>
      </w:r>
      <w:r w:rsidR="00000000">
        <w:fldChar w:fldCharType="end"/>
      </w:r>
      <w:r w:rsidRPr="006E3A08">
        <w:t>: Schematische Darstellung der Kondratieff-Wellen</w:t>
      </w:r>
      <w:bookmarkEnd w:id="31"/>
      <w:bookmarkEnd w:id="32"/>
    </w:p>
    <w:p w14:paraId="06ED449A" w14:textId="24F5A41B" w:rsidR="008B4848" w:rsidRPr="006E3A08" w:rsidRDefault="0030407E" w:rsidP="00751505">
      <w:pPr>
        <w:pStyle w:val="Beschriftung"/>
      </w:pPr>
      <w:r w:rsidRPr="006E3A08">
        <w:t xml:space="preserve">(Quelle: MacKinnon &amp; </w:t>
      </w:r>
      <w:proofErr w:type="spellStart"/>
      <w:r w:rsidRPr="006E3A08">
        <w:t>Cumbers</w:t>
      </w:r>
      <w:proofErr w:type="spellEnd"/>
      <w:r w:rsidRPr="006E3A08">
        <w:t xml:space="preserve"> 2007: 49</w:t>
      </w:r>
      <w:r w:rsidR="00340A35" w:rsidRPr="006E3A08">
        <w:t xml:space="preserve"> (übersetzt und verändert</w:t>
      </w:r>
      <w:r w:rsidR="004D6059" w:rsidRPr="006E3A08">
        <w:t xml:space="preserve"> v. </w:t>
      </w:r>
      <w:proofErr w:type="spellStart"/>
      <w:r w:rsidR="004D6059" w:rsidRPr="006E3A08">
        <w:t>Miggelbrink</w:t>
      </w:r>
      <w:proofErr w:type="spellEnd"/>
      <w:r w:rsidR="00340A35" w:rsidRPr="006E3A08">
        <w:t>)</w:t>
      </w:r>
      <w:r w:rsidRPr="006E3A08">
        <w:t>)</w:t>
      </w:r>
    </w:p>
    <w:p w14:paraId="1F66A16D" w14:textId="3A0F427C" w:rsidR="005F6E77" w:rsidRPr="006E3A08" w:rsidRDefault="005F6E77" w:rsidP="006E3A08">
      <w:pPr>
        <w:pStyle w:val="berschrift3"/>
      </w:pPr>
      <w:bookmarkStart w:id="33" w:name="_Toc318964345"/>
      <w:bookmarkStart w:id="34" w:name="_Toc9591377"/>
      <w:bookmarkStart w:id="35" w:name="_Toc224830046"/>
      <w:bookmarkStart w:id="36" w:name="_Toc224830106"/>
      <w:r w:rsidRPr="006E3A08">
        <w:lastRenderedPageBreak/>
        <w:t>Ü</w:t>
      </w:r>
      <w:r w:rsidR="00B85308" w:rsidRPr="006E3A08">
        <w:t>berschrift</w:t>
      </w:r>
      <w:r w:rsidR="00DB1E50" w:rsidRPr="006E3A08">
        <w:t xml:space="preserve"> </w:t>
      </w:r>
      <w:r w:rsidRPr="006E3A08">
        <w:t>3</w:t>
      </w:r>
      <w:bookmarkEnd w:id="33"/>
      <w:r w:rsidR="00AF0B5B" w:rsidRPr="006E3A08">
        <w:t xml:space="preserve"> – Hinweis zur Untergliederung von Kapiteln</w:t>
      </w:r>
      <w:bookmarkEnd w:id="34"/>
      <w:bookmarkEnd w:id="35"/>
      <w:bookmarkEnd w:id="36"/>
    </w:p>
    <w:p w14:paraId="3F4B846D" w14:textId="1AFBB761" w:rsidR="00B77BF6" w:rsidRPr="00D65919" w:rsidRDefault="00AF0B5B" w:rsidP="006E3A08">
      <w:r w:rsidRPr="00D65919">
        <w:t xml:space="preserve">Ein wichtiger Hinweis zur Untergliederung des Textes in Kapitel und Unterkapitel: Ein Kapitel wird nur dann in Unterkapitel untergliedert, wenn mindestens zwei Unterkapitel bestehen (wenn also im wahrsten Sinne des Wortes eine </w:t>
      </w:r>
      <w:r w:rsidRPr="00D65919">
        <w:rPr>
          <w:i/>
        </w:rPr>
        <w:t>Untergliederung</w:t>
      </w:r>
      <w:r w:rsidRPr="00D65919">
        <w:t xml:space="preserve"> erfolgt). Ein Kapitel 2 erhält also nur dann ein Unterkapitel 2.1, wenn mindestens noch ein weiteres Unterkapitel 2.2 folgt; entsprechend kann Unterkapitel 2.1 seinerseits ein Unterkapitel 2.1.1 erhalten, wenn mindestens noch ein weiteres Unterkapitel 2.1.2 folgt.</w:t>
      </w:r>
      <w:r w:rsidR="00E50C87" w:rsidRPr="00D65919">
        <w:t xml:space="preserve"> </w:t>
      </w:r>
    </w:p>
    <w:p w14:paraId="5212FF8F" w14:textId="5F9A6C3B" w:rsidR="00484DB9" w:rsidRPr="00D65919" w:rsidRDefault="00484DB9" w:rsidP="006E3A08">
      <w:r w:rsidRPr="00D65919">
        <w:rPr>
          <w:noProof/>
          <w:lang w:eastAsia="de-DE"/>
        </w:rPr>
        <w:drawing>
          <wp:inline distT="0" distB="0" distL="0" distR="0" wp14:anchorId="4FCE56C1" wp14:editId="7184C658">
            <wp:extent cx="5399405" cy="154114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541145"/>
                    </a:xfrm>
                    <a:prstGeom prst="rect">
                      <a:avLst/>
                    </a:prstGeom>
                  </pic:spPr>
                </pic:pic>
              </a:graphicData>
            </a:graphic>
          </wp:inline>
        </w:drawing>
      </w:r>
    </w:p>
    <w:p w14:paraId="725278EE" w14:textId="4D853D04" w:rsidR="001433AD" w:rsidRPr="00D65919" w:rsidRDefault="001433AD" w:rsidP="00751505">
      <w:pPr>
        <w:pStyle w:val="Beschriftung"/>
        <w:rPr>
          <w:bCs/>
        </w:rPr>
      </w:pPr>
      <w:bookmarkStart w:id="37" w:name="_Toc129271882"/>
      <w:bookmarkStart w:id="38" w:name="_Toc224830128"/>
      <w:r w:rsidRPr="00D65919">
        <w:t xml:space="preserve">Abb. </w:t>
      </w:r>
      <w:r w:rsidR="00000000">
        <w:fldChar w:fldCharType="begin"/>
      </w:r>
      <w:r w:rsidR="00000000">
        <w:instrText xml:space="preserve"> SEQ Abb. \* ARABIC </w:instrText>
      </w:r>
      <w:r w:rsidR="00000000">
        <w:fldChar w:fldCharType="separate"/>
      </w:r>
      <w:r w:rsidR="006D33A3">
        <w:rPr>
          <w:noProof/>
        </w:rPr>
        <w:t>2</w:t>
      </w:r>
      <w:r w:rsidR="00000000">
        <w:rPr>
          <w:noProof/>
        </w:rPr>
        <w:fldChar w:fldCharType="end"/>
      </w:r>
      <w:r w:rsidRPr="00D65919">
        <w:t>: Klassifikation von Typen der Nachfrage nach Ökosystemdienstleistungen</w:t>
      </w:r>
      <w:bookmarkEnd w:id="37"/>
      <w:bookmarkEnd w:id="38"/>
    </w:p>
    <w:p w14:paraId="4236F0B8" w14:textId="759E5851" w:rsidR="001433AD" w:rsidRPr="00D65919" w:rsidRDefault="001433AD" w:rsidP="00751505">
      <w:pPr>
        <w:pStyle w:val="Beschriftung"/>
      </w:pPr>
      <w:r w:rsidRPr="00D65919">
        <w:t>(Quelle: Wolff et al. 2015: 163)</w:t>
      </w:r>
    </w:p>
    <w:p w14:paraId="74C44F88" w14:textId="3F45E3A2" w:rsidR="00B02B1E" w:rsidRPr="00D65919" w:rsidRDefault="00B02B1E" w:rsidP="00751505">
      <w:pPr>
        <w:pStyle w:val="Unterpunkt"/>
      </w:pPr>
      <w:r w:rsidRPr="00D65919">
        <w:t>Unterpunkt a</w:t>
      </w:r>
    </w:p>
    <w:p w14:paraId="155B1752" w14:textId="3A9B09AB" w:rsidR="00251E49" w:rsidRPr="00D65919" w:rsidRDefault="00AE05DE" w:rsidP="006E3A08">
      <w:r w:rsidRPr="00D65919">
        <w:t xml:space="preserve">Unterpunkte erscheinen nicht im Inhaltsverzeichnis. </w:t>
      </w:r>
      <w:r w:rsidR="00893B43" w:rsidRPr="00D65919">
        <w:t>In Word kann über den menüpunkt „</w:t>
      </w:r>
      <w:r w:rsidRPr="00D65919">
        <w:t>Verweise – Inhaltsverzeichnis – Inhaltsverzeichnis einfügen – Ebenen anzeigen</w:t>
      </w:r>
      <w:r w:rsidR="00893B43" w:rsidRPr="00D65919">
        <w:t>“</w:t>
      </w:r>
      <w:r w:rsidRPr="00D65919">
        <w:t xml:space="preserve"> leicht die Tiefe der Gliederungsebenen den eigenen Bedürfnissen angepasst werden</w:t>
      </w:r>
      <w:r w:rsidR="00DE7FB1" w:rsidRPr="00D65919">
        <w:t xml:space="preserve">. </w:t>
      </w:r>
    </w:p>
    <w:p w14:paraId="64E32046" w14:textId="3E0160A4" w:rsidR="00484DB9" w:rsidRPr="00D65919" w:rsidRDefault="00893B43" w:rsidP="006E3A08">
      <w:r w:rsidRPr="00D65919">
        <w:rPr>
          <w:spacing w:val="-2"/>
        </w:rPr>
        <w:t>Dies</w:t>
      </w:r>
      <w:r w:rsidR="00DE7FB1" w:rsidRPr="00D65919">
        <w:rPr>
          <w:spacing w:val="-2"/>
        </w:rPr>
        <w:t xml:space="preserve"> ist ein Beispiel</w:t>
      </w:r>
      <w:r w:rsidRPr="00D65919">
        <w:rPr>
          <w:spacing w:val="-2"/>
        </w:rPr>
        <w:t xml:space="preserve"> für einen Verweis auf eine Quelle im laufenden Text </w:t>
      </w:r>
      <w:r w:rsidR="00904BB3" w:rsidRPr="00D65919">
        <w:rPr>
          <w:spacing w:val="-2"/>
        </w:rPr>
        <w:t>(</w:t>
      </w:r>
      <w:proofErr w:type="spellStart"/>
      <w:r w:rsidR="00904BB3" w:rsidRPr="00D65919">
        <w:rPr>
          <w:spacing w:val="-2"/>
        </w:rPr>
        <w:t>Rosol</w:t>
      </w:r>
      <w:proofErr w:type="spellEnd"/>
      <w:r w:rsidR="00E15698" w:rsidRPr="00D65919">
        <w:rPr>
          <w:spacing w:val="-2"/>
        </w:rPr>
        <w:t xml:space="preserve"> </w:t>
      </w:r>
      <w:r w:rsidR="00904BB3" w:rsidRPr="00D65919">
        <w:rPr>
          <w:spacing w:val="-2"/>
        </w:rPr>
        <w:t xml:space="preserve">/ </w:t>
      </w:r>
      <w:proofErr w:type="spellStart"/>
      <w:r w:rsidR="00904BB3" w:rsidRPr="00D65919">
        <w:rPr>
          <w:spacing w:val="-2"/>
        </w:rPr>
        <w:t>Dzudzek</w:t>
      </w:r>
      <w:proofErr w:type="spellEnd"/>
      <w:r w:rsidR="00904BB3" w:rsidRPr="00D65919">
        <w:rPr>
          <w:spacing w:val="-2"/>
        </w:rPr>
        <w:t xml:space="preserve"> 2016</w:t>
      </w:r>
      <w:r w:rsidR="00251E49" w:rsidRPr="00D65919">
        <w:rPr>
          <w:spacing w:val="-2"/>
        </w:rPr>
        <w:t xml:space="preserve">: </w:t>
      </w:r>
      <w:r w:rsidR="00904BB3" w:rsidRPr="00D65919">
        <w:rPr>
          <w:spacing w:val="-2"/>
        </w:rPr>
        <w:t>31</w:t>
      </w:r>
      <w:r w:rsidR="00484DB9" w:rsidRPr="00D65919">
        <w:rPr>
          <w:spacing w:val="-2"/>
        </w:rPr>
        <w:t> </w:t>
      </w:r>
      <w:r w:rsidR="00447D4F" w:rsidRPr="00D65919">
        <w:rPr>
          <w:spacing w:val="-2"/>
        </w:rPr>
        <w:t>f</w:t>
      </w:r>
      <w:r w:rsidR="00904BB3" w:rsidRPr="00D65919">
        <w:rPr>
          <w:spacing w:val="-2"/>
        </w:rPr>
        <w:t>)</w:t>
      </w:r>
      <w:r w:rsidR="00447D4F" w:rsidRPr="00D65919">
        <w:rPr>
          <w:spacing w:val="-2"/>
        </w:rPr>
        <w:t>.</w:t>
      </w:r>
      <w:r w:rsidR="00484DB9" w:rsidRPr="00D65919">
        <w:t xml:space="preserve"> Anschließend finden Sie Beispiele für die Einbindung von Tabellen</w:t>
      </w:r>
      <w:r w:rsidRPr="00D65919">
        <w:t>; Beispiele für die Einbindungen von Abbildungen haben Sie weiter oben gesehen</w:t>
      </w:r>
      <w:r w:rsidR="00484DB9" w:rsidRPr="00D65919">
        <w:t>.</w:t>
      </w:r>
    </w:p>
    <w:p w14:paraId="19751FFD" w14:textId="77777777" w:rsidR="00307D96" w:rsidRPr="00D65919" w:rsidRDefault="00307D96" w:rsidP="006E3A08">
      <w:bookmarkStart w:id="39" w:name="_Toc129271890"/>
      <w:r w:rsidRPr="00D65919">
        <w:br w:type="page"/>
      </w:r>
    </w:p>
    <w:p w14:paraId="02BC5DE0" w14:textId="52F06F96" w:rsidR="00307D96" w:rsidRPr="00D65919" w:rsidRDefault="00A1415C" w:rsidP="00751505">
      <w:pPr>
        <w:pStyle w:val="Beschriftung"/>
      </w:pPr>
      <w:bookmarkStart w:id="40" w:name="_Ref224830228"/>
      <w:bookmarkStart w:id="41" w:name="_Toc224830139"/>
      <w:bookmarkStart w:id="42" w:name="_Ref224898457"/>
      <w:r>
        <w:lastRenderedPageBreak/>
        <w:t xml:space="preserve">Tabelle </w:t>
      </w:r>
      <w:r>
        <w:fldChar w:fldCharType="begin"/>
      </w:r>
      <w:r>
        <w:instrText xml:space="preserve"> SEQ Tabelle \* ARABIC </w:instrText>
      </w:r>
      <w:r>
        <w:fldChar w:fldCharType="separate"/>
      </w:r>
      <w:r w:rsidR="00EB23D3">
        <w:rPr>
          <w:noProof/>
        </w:rPr>
        <w:t>1</w:t>
      </w:r>
      <w:r>
        <w:fldChar w:fldCharType="end"/>
      </w:r>
      <w:bookmarkEnd w:id="42"/>
      <w:r>
        <w:t xml:space="preserve">: </w:t>
      </w:r>
      <w:bookmarkEnd w:id="40"/>
      <w:r w:rsidR="00484DB9" w:rsidRPr="00D65919">
        <w:t>Beispiel einer Relation in erster Normalform</w:t>
      </w:r>
      <w:bookmarkEnd w:id="39"/>
      <w:bookmarkEnd w:id="41"/>
    </w:p>
    <w:p w14:paraId="2CAF175F" w14:textId="70D050E5" w:rsidR="00484DB9" w:rsidRPr="00D65919" w:rsidRDefault="00484DB9" w:rsidP="00751505">
      <w:pPr>
        <w:pStyle w:val="Beschriftung"/>
      </w:pPr>
      <w:r w:rsidRPr="00D65919">
        <w:t>(Quelle: De Lange 2020: 347)</w:t>
      </w:r>
    </w:p>
    <w:p w14:paraId="792E17F2" w14:textId="77777777" w:rsidR="00484DB9" w:rsidRPr="00D65919" w:rsidRDefault="00484DB9" w:rsidP="006E3A08">
      <w:pPr>
        <w:rPr>
          <w:szCs w:val="26"/>
        </w:rPr>
      </w:pPr>
      <w:r w:rsidRPr="00D65919">
        <w:rPr>
          <w:noProof/>
          <w:lang w:eastAsia="de-DE"/>
        </w:rPr>
        <w:drawing>
          <wp:inline distT="0" distB="0" distL="0" distR="0" wp14:anchorId="785994B3" wp14:editId="0DBA1EDA">
            <wp:extent cx="5400000" cy="1058025"/>
            <wp:effectExtent l="0" t="0" r="0" b="889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00" cy="1058025"/>
                    </a:xfrm>
                    <a:prstGeom prst="rect">
                      <a:avLst/>
                    </a:prstGeom>
                  </pic:spPr>
                </pic:pic>
              </a:graphicData>
            </a:graphic>
          </wp:inline>
        </w:drawing>
      </w:r>
    </w:p>
    <w:p w14:paraId="5DFC15EE" w14:textId="7ED4BC44" w:rsidR="00484DB9" w:rsidRPr="00D65919" w:rsidRDefault="00484DB9" w:rsidP="006E3A08"/>
    <w:p w14:paraId="566EC859" w14:textId="500735E9" w:rsidR="00B02B1E" w:rsidRPr="00D65919" w:rsidRDefault="00B02B1E" w:rsidP="00751505">
      <w:pPr>
        <w:pStyle w:val="Unterpunkt"/>
      </w:pPr>
      <w:r w:rsidRPr="00D65919">
        <w:t>Unterpunkt b</w:t>
      </w:r>
      <w:r w:rsidR="00DE7FB1" w:rsidRPr="00D65919">
        <w:t xml:space="preserve"> – Wie wird eine Tabelle formatiert?</w:t>
      </w:r>
    </w:p>
    <w:p w14:paraId="4AD205B1" w14:textId="36DCD44F" w:rsidR="00636710" w:rsidRDefault="00636710" w:rsidP="006E3A08">
      <w:pPr>
        <w:pStyle w:val="StandardabsatzHandreichung"/>
      </w:pPr>
      <w:r w:rsidRPr="00D65919">
        <w:t>Sie finden hier zwei Beispieltabellen (s.</w:t>
      </w:r>
      <w:r w:rsidR="005301A8">
        <w:t xml:space="preserve"> </w:t>
      </w:r>
      <w:r w:rsidR="005301A8">
        <w:fldChar w:fldCharType="begin"/>
      </w:r>
      <w:r w:rsidR="005301A8">
        <w:instrText xml:space="preserve"> REF _Ref224898457 \h </w:instrText>
      </w:r>
      <w:r w:rsidR="005301A8">
        <w:fldChar w:fldCharType="separate"/>
      </w:r>
      <w:r w:rsidR="005301A8">
        <w:t xml:space="preserve">Tabelle </w:t>
      </w:r>
      <w:r w:rsidR="005301A8">
        <w:rPr>
          <w:noProof/>
        </w:rPr>
        <w:t>1</w:t>
      </w:r>
      <w:r w:rsidR="005301A8">
        <w:fldChar w:fldCharType="end"/>
      </w:r>
      <w:r w:rsidRPr="00D65919">
        <w:t xml:space="preserve"> und</w:t>
      </w:r>
      <w:r w:rsidR="005301A8">
        <w:t xml:space="preserve"> </w:t>
      </w:r>
      <w:r w:rsidR="005301A8">
        <w:fldChar w:fldCharType="begin"/>
      </w:r>
      <w:r w:rsidR="005301A8">
        <w:instrText xml:space="preserve"> REF _Ref224898464 \h </w:instrText>
      </w:r>
      <w:r w:rsidR="005301A8">
        <w:fldChar w:fldCharType="separate"/>
      </w:r>
      <w:r w:rsidR="005301A8">
        <w:t xml:space="preserve">Tabelle </w:t>
      </w:r>
      <w:r w:rsidR="005301A8">
        <w:rPr>
          <w:noProof/>
        </w:rPr>
        <w:t>2</w:t>
      </w:r>
      <w:r w:rsidR="005301A8">
        <w:fldChar w:fldCharType="end"/>
      </w:r>
      <w:r w:rsidRPr="00D65919">
        <w:t>). Sie dienen Illustrationszwecken. Abbildungen und Tabellen sollten (wenn Sie mit Word arbeiten) über den Menüpunkt „Verweise – Beschriftung einfügen“ nummeriert und benannt werden, damit automatisch ein Abbildungs- bzw. Tabellenverzeichnis erstellt werden kann.</w:t>
      </w:r>
    </w:p>
    <w:p w14:paraId="2AB0FA33" w14:textId="7A134282" w:rsidR="00484DB9" w:rsidRPr="00D65919" w:rsidRDefault="00A1415C" w:rsidP="00751505">
      <w:pPr>
        <w:pStyle w:val="Beschriftung"/>
      </w:pPr>
      <w:bookmarkStart w:id="43" w:name="_Ref224898464"/>
      <w:r>
        <w:t xml:space="preserve">Tabelle </w:t>
      </w:r>
      <w:r>
        <w:fldChar w:fldCharType="begin"/>
      </w:r>
      <w:r>
        <w:instrText xml:space="preserve"> SEQ Tabelle \* ARABIC </w:instrText>
      </w:r>
      <w:r>
        <w:fldChar w:fldCharType="separate"/>
      </w:r>
      <w:r w:rsidR="00EB23D3">
        <w:rPr>
          <w:noProof/>
        </w:rPr>
        <w:t>2</w:t>
      </w:r>
      <w:r>
        <w:fldChar w:fldCharType="end"/>
      </w:r>
      <w:bookmarkEnd w:id="43"/>
      <w:r>
        <w:t>:</w:t>
      </w:r>
      <w:bookmarkStart w:id="44" w:name="_Toc129271891"/>
      <w:bookmarkStart w:id="45" w:name="_Toc224830140"/>
      <w:r>
        <w:t xml:space="preserve"> </w:t>
      </w:r>
      <w:r w:rsidR="00484DB9" w:rsidRPr="00D65919">
        <w:t>Grundstufen zentraler Orte</w:t>
      </w:r>
      <w:bookmarkEnd w:id="44"/>
      <w:bookmarkEnd w:id="45"/>
    </w:p>
    <w:p w14:paraId="627B4799" w14:textId="77777777" w:rsidR="00484DB9" w:rsidRPr="00D65919" w:rsidRDefault="00484DB9" w:rsidP="00751505">
      <w:pPr>
        <w:pStyle w:val="Beschriftung"/>
        <w:rPr>
          <w:iCs/>
        </w:rPr>
      </w:pPr>
      <w:r w:rsidRPr="00D65919">
        <w:t>(Quelle: Bundesinstitut für Bau-, Stadt- und Raumforschung 2011: 33)</w:t>
      </w:r>
    </w:p>
    <w:p w14:paraId="2E76A6F4" w14:textId="77777777" w:rsidR="00484DB9" w:rsidRPr="00D65919" w:rsidRDefault="00484DB9" w:rsidP="006E3A08">
      <w:r w:rsidRPr="00D65919">
        <w:rPr>
          <w:noProof/>
          <w:lang w:eastAsia="de-DE"/>
        </w:rPr>
        <w:drawing>
          <wp:inline distT="0" distB="0" distL="0" distR="0" wp14:anchorId="18EFA779" wp14:editId="383E3A08">
            <wp:extent cx="5400000" cy="3035849"/>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00" cy="3035849"/>
                    </a:xfrm>
                    <a:prstGeom prst="rect">
                      <a:avLst/>
                    </a:prstGeom>
                  </pic:spPr>
                </pic:pic>
              </a:graphicData>
            </a:graphic>
          </wp:inline>
        </w:drawing>
      </w:r>
    </w:p>
    <w:p w14:paraId="721BFFDE" w14:textId="0A54C0DA" w:rsidR="00F26C79" w:rsidRPr="00D65919" w:rsidRDefault="00390C1A" w:rsidP="00A1415C">
      <w:pPr>
        <w:pStyle w:val="Beschriftung"/>
      </w:pPr>
      <w:r w:rsidRPr="00D65919">
        <w:rPr>
          <w:noProof/>
          <w:lang w:eastAsia="de-DE"/>
        </w:rPr>
        <w:drawing>
          <wp:anchor distT="0" distB="0" distL="114300" distR="114300" simplePos="0" relativeHeight="251703296" behindDoc="1" locked="0" layoutInCell="1" allowOverlap="1" wp14:anchorId="45FBA912" wp14:editId="46451E85">
            <wp:simplePos x="0" y="0"/>
            <wp:positionH relativeFrom="column">
              <wp:posOffset>0</wp:posOffset>
            </wp:positionH>
            <wp:positionV relativeFrom="paragraph">
              <wp:posOffset>342265</wp:posOffset>
            </wp:positionV>
            <wp:extent cx="315595" cy="359410"/>
            <wp:effectExtent l="0" t="0" r="8255" b="2540"/>
            <wp:wrapTight wrapText="bothSides">
              <wp:wrapPolygon edited="0">
                <wp:start x="0" y="0"/>
                <wp:lineTo x="0" y="20608"/>
                <wp:lineTo x="20861" y="20608"/>
                <wp:lineTo x="20861"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p>
    <w:p w14:paraId="018A77D4" w14:textId="40F2D23F" w:rsidR="006F2996" w:rsidRPr="00D65919" w:rsidRDefault="006F2996" w:rsidP="006E3A08">
      <w:r w:rsidRPr="00D65919">
        <w:t xml:space="preserve">Achten Sie </w:t>
      </w:r>
      <w:r w:rsidR="00484DB9" w:rsidRPr="00D65919">
        <w:t xml:space="preserve">bei selbst erstellten Tabellen </w:t>
      </w:r>
      <w:r w:rsidRPr="00D65919">
        <w:t xml:space="preserve">auf eine ausgewogene Verteilung der Zeilen und Spalten. Heben Sie ggf. Kopfzeilen oder erste Spalten hervor. </w:t>
      </w:r>
      <w:r w:rsidR="007724D5" w:rsidRPr="00D65919">
        <w:t xml:space="preserve">Mit den „Entwurf“- und „Layout“-Werkzeugen Ihrer jeweiligen Text-Software können Sie Tabellen übersichtlich, eingängig und damit lesefreundlich gestalten. </w:t>
      </w:r>
      <w:r w:rsidRPr="00D65919">
        <w:t xml:space="preserve">Bei </w:t>
      </w:r>
      <w:r w:rsidRPr="00D65919">
        <w:lastRenderedPageBreak/>
        <w:t>sehr umfangreichen Tabellen sollten Sie darauf achten, dass die Schriftgröße nicht zu gering ist. Eine Tabelle sollte eine Druckseite nicht überschreiten.</w:t>
      </w:r>
      <w:r w:rsidR="007724D5" w:rsidRPr="00D65919">
        <w:t xml:space="preserve"> </w:t>
      </w:r>
    </w:p>
    <w:p w14:paraId="12FA8680" w14:textId="1B892F91" w:rsidR="00DA64C9" w:rsidRDefault="00893B43" w:rsidP="006E3A08">
      <w:r w:rsidRPr="00D65919">
        <w:rPr>
          <w:noProof/>
          <w:lang w:eastAsia="de-DE"/>
        </w:rPr>
        <w:drawing>
          <wp:anchor distT="0" distB="0" distL="114300" distR="114300" simplePos="0" relativeHeight="251717632" behindDoc="1" locked="0" layoutInCell="1" allowOverlap="1" wp14:anchorId="1A7DFB35" wp14:editId="64B0B772">
            <wp:simplePos x="0" y="0"/>
            <wp:positionH relativeFrom="column">
              <wp:posOffset>0</wp:posOffset>
            </wp:positionH>
            <wp:positionV relativeFrom="paragraph">
              <wp:posOffset>20320</wp:posOffset>
            </wp:positionV>
            <wp:extent cx="315595" cy="359410"/>
            <wp:effectExtent l="0" t="0" r="8255" b="2540"/>
            <wp:wrapTight wrapText="bothSides">
              <wp:wrapPolygon edited="0">
                <wp:start x="0" y="0"/>
                <wp:lineTo x="0" y="20608"/>
                <wp:lineTo x="20861" y="20608"/>
                <wp:lineTo x="20861"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Pr="00D65919">
        <w:t>Achten Sie bei Abbildungen und Tabellen, die Sie aus anderen Quellen übernehmen, grundsätzlich auf eine gute graphische Qualität. Es muss alles gut erkennbar und lesbar sein.</w:t>
      </w:r>
    </w:p>
    <w:p w14:paraId="09CA6CEC" w14:textId="77777777" w:rsidR="005301A8" w:rsidRPr="00D65919" w:rsidRDefault="005301A8" w:rsidP="006E3A08"/>
    <w:p w14:paraId="756AB5A8" w14:textId="73DA2641" w:rsidR="00B02B1E" w:rsidRPr="00D65919" w:rsidRDefault="00B02B1E" w:rsidP="005301A8">
      <w:pPr>
        <w:pStyle w:val="Unterpunkt"/>
      </w:pPr>
      <w:r w:rsidRPr="00D65919">
        <w:t>Unterpunkt c</w:t>
      </w:r>
      <w:r w:rsidR="00DE7FB1" w:rsidRPr="00D65919">
        <w:t xml:space="preserve"> – Wie wird wörtlich zitiert?</w:t>
      </w:r>
    </w:p>
    <w:p w14:paraId="681A3262" w14:textId="01254F03" w:rsidR="002B511D" w:rsidRPr="00D65919" w:rsidRDefault="00DE7FB1" w:rsidP="006E3A08">
      <w:r w:rsidRPr="00D65919">
        <w:t>Beispiele zur wörtlichen Übernahme von Textpassagen</w:t>
      </w:r>
      <w:r w:rsidR="00426236" w:rsidRPr="00D65919">
        <w:t xml:space="preserve">. </w:t>
      </w:r>
      <w:r w:rsidR="002B511D" w:rsidRPr="00D65919">
        <w:t>Wörtliche Zitate</w:t>
      </w:r>
      <w:r w:rsidR="00636710" w:rsidRPr="00D65919">
        <w:t xml:space="preserve">, die mehrere Zeilen umfassen, </w:t>
      </w:r>
      <w:r w:rsidR="002B511D" w:rsidRPr="00D65919">
        <w:t>sollten um 0</w:t>
      </w:r>
      <w:r w:rsidR="00426236" w:rsidRPr="00D65919">
        <w:t>,</w:t>
      </w:r>
      <w:r w:rsidR="002B511D" w:rsidRPr="00D65919">
        <w:t>7cm links eingerückt sein und in der Schriftgröße 10 erscheinen.</w:t>
      </w:r>
    </w:p>
    <w:p w14:paraId="1B24528B" w14:textId="478A154E" w:rsidR="00426236" w:rsidRPr="00D65919" w:rsidRDefault="00DE7FB1" w:rsidP="006E3A08">
      <w:pPr>
        <w:pStyle w:val="Zitat"/>
      </w:pPr>
      <w:r w:rsidRPr="00D65919">
        <w:t>„Rassismus wird sichtbar, weil es [sic!] ein Prozess ist, der die Verwirklichung von politischer Demokratie und gleichen Chancen unterläuft.“ (Terkessidis 2018, S. 70f.) Für Pries (2016: 122) ist der Habitus ein „zwar nicht direkt sichtbares, dafür aber durchaus sehr stabiles und wirksames soziales Ordnungsgefüge [</w:t>
      </w:r>
      <w:proofErr w:type="spellStart"/>
      <w:r w:rsidRPr="00D65919">
        <w:t>Herv</w:t>
      </w:r>
      <w:proofErr w:type="spellEnd"/>
      <w:r w:rsidRPr="00D65919">
        <w:t>. d. Verf.]“.</w:t>
      </w:r>
    </w:p>
    <w:p w14:paraId="7C9D119B" w14:textId="77777777" w:rsidR="00AF0B5B" w:rsidRPr="00D65919" w:rsidRDefault="00AF0B5B" w:rsidP="006E3A08">
      <w:pPr>
        <w:pStyle w:val="berschrift3"/>
      </w:pPr>
      <w:bookmarkStart w:id="46" w:name="_Toc9591378"/>
      <w:bookmarkStart w:id="47" w:name="_Toc224830047"/>
      <w:bookmarkStart w:id="48" w:name="_Toc224830107"/>
      <w:bookmarkStart w:id="49" w:name="_Toc3279572"/>
      <w:r w:rsidRPr="00D65919">
        <w:t>Überschrift 3</w:t>
      </w:r>
      <w:bookmarkEnd w:id="46"/>
      <w:bookmarkEnd w:id="47"/>
      <w:bookmarkEnd w:id="48"/>
    </w:p>
    <w:p w14:paraId="30B95A66" w14:textId="77777777" w:rsidR="00AF0B5B" w:rsidRPr="00D65919" w:rsidRDefault="00AF0B5B" w:rsidP="006E3A08">
      <w:r w:rsidRPr="00D65919">
        <w:t xml:space="preserve">Ich bin Blindtext. Von Geburt an. Es hat lange gedauert, bis ich begriffen habe, was es bedeutet, ein blinder Text zu sein: Man macht keinen Sinn. Man wirkt hier und da aus dem Zusammenhang gerissen. Oft wird man gar nicht erst gelesen. Aber bin ich des-halb ein schlechter Text? Ich weiß, dass ich nie die Chance haben werde, im Stern zu erscheinen. Aber bin ich darum weniger wichtig? Ich bin blind! Aber ich bin gerne Text. Und sollten Sie mich jetzt tatsächlich zu Ende lesen, dann habe ich etwas geschafft, was den meisten »normalen« Texten nicht gelingt. </w:t>
      </w:r>
    </w:p>
    <w:p w14:paraId="5678C5AC" w14:textId="72444C12" w:rsidR="00AF0B5B" w:rsidRPr="00D65919" w:rsidRDefault="00AF0B5B" w:rsidP="006E3A08">
      <w:pPr>
        <w:pStyle w:val="berschrift2"/>
      </w:pPr>
      <w:bookmarkStart w:id="50" w:name="_Toc9591379"/>
      <w:bookmarkStart w:id="51" w:name="_Toc224830048"/>
      <w:bookmarkStart w:id="52" w:name="_Toc224830108"/>
      <w:r w:rsidRPr="00D65919">
        <w:t>Überschrift 2</w:t>
      </w:r>
      <w:bookmarkEnd w:id="50"/>
      <w:bookmarkEnd w:id="51"/>
      <w:bookmarkEnd w:id="52"/>
      <w:r w:rsidRPr="00D65919">
        <w:t xml:space="preserve"> </w:t>
      </w:r>
    </w:p>
    <w:p w14:paraId="2BAC75D7" w14:textId="77777777" w:rsidR="006E3A08" w:rsidRPr="006E3A08" w:rsidRDefault="00AF0B5B" w:rsidP="006E3A08">
      <w:r w:rsidRPr="006E3A08">
        <w:t xml:space="preserve">Auch ich bin Blindtext. Von Geburt an. Es hat lange gedauert, bis ich begriffen habe, was es bedeutet, ein blinder Text zu sein: Man macht keinen Sinn. Man wirkt hier und da aus dem Zusammenhang gerissen. Oft wird man gar nicht erst gelesen. </w:t>
      </w:r>
    </w:p>
    <w:p w14:paraId="60831E25" w14:textId="618196B4" w:rsidR="007724D5" w:rsidRDefault="00AF0B5B" w:rsidP="006E3A08">
      <w:r w:rsidRPr="006E3A08">
        <w:t xml:space="preserve">Aber bin ich deshalb ein schlechter Text? Ich weiß, dass ich nie die Chance haben werde, im Stern zu erscheinen. Aber bin ich darum weniger wichtig? Ich bin blind! Aber ich bin gerne Text. Und sollten Sie mich jetzt tatsächlich zu Ende lesen, dann habe ich etwas geschafft, was den meisten »normalen« Texten nicht gelingt. </w:t>
      </w:r>
    </w:p>
    <w:p w14:paraId="60BFC32F" w14:textId="77777777" w:rsidR="0021546E" w:rsidRDefault="0021546E" w:rsidP="006E3A08">
      <w:pPr>
        <w:sectPr w:rsidR="0021546E" w:rsidSect="008A751F">
          <w:pgSz w:w="11906" w:h="16838"/>
          <w:pgMar w:top="1701" w:right="1418" w:bottom="1701" w:left="1985" w:header="794" w:footer="1134" w:gutter="0"/>
          <w:cols w:space="708"/>
          <w:docGrid w:linePitch="360"/>
        </w:sectPr>
      </w:pPr>
    </w:p>
    <w:p w14:paraId="6AAB1C9D" w14:textId="231ECC58" w:rsidR="009630C7" w:rsidRPr="00D65919" w:rsidRDefault="009630C7" w:rsidP="006E3A08">
      <w:pPr>
        <w:pStyle w:val="berschrift1"/>
      </w:pPr>
      <w:bookmarkStart w:id="53" w:name="_Toc9591380"/>
      <w:bookmarkStart w:id="54" w:name="_Toc224830049"/>
      <w:bookmarkStart w:id="55" w:name="_Toc224830109"/>
      <w:r w:rsidRPr="00D65919">
        <w:lastRenderedPageBreak/>
        <w:t>Darstellung der Methodik</w:t>
      </w:r>
      <w:bookmarkEnd w:id="49"/>
      <w:bookmarkEnd w:id="53"/>
      <w:bookmarkEnd w:id="54"/>
      <w:bookmarkEnd w:id="55"/>
    </w:p>
    <w:p w14:paraId="1D257438" w14:textId="77777777" w:rsidR="009630C7" w:rsidRPr="00D65919" w:rsidRDefault="009630C7" w:rsidP="006E3A08">
      <w:r w:rsidRPr="00D65919">
        <w:t>Ausführliche Darstellung der verwendeten Methodik:</w:t>
      </w:r>
    </w:p>
    <w:p w14:paraId="0CC680D5" w14:textId="6D6A506E" w:rsidR="009630C7" w:rsidRPr="00751505" w:rsidRDefault="009630C7" w:rsidP="00751505">
      <w:pPr>
        <w:pStyle w:val="Listenabsatz"/>
      </w:pPr>
      <w:r w:rsidRPr="00751505">
        <w:t>Warum wurden gerade diese Methoden ausgewählt</w:t>
      </w:r>
      <w:r w:rsidR="00922059">
        <w:t xml:space="preserve"> (auch im Hinblick auf die Forschungsfragen bzw. Hypothesen)</w:t>
      </w:r>
      <w:r w:rsidRPr="00751505">
        <w:t>?</w:t>
      </w:r>
    </w:p>
    <w:p w14:paraId="5CADC723" w14:textId="77777777" w:rsidR="006F2996" w:rsidRPr="00751505" w:rsidRDefault="009630C7" w:rsidP="00751505">
      <w:pPr>
        <w:pStyle w:val="Listenabsatz"/>
      </w:pPr>
      <w:r w:rsidRPr="00751505">
        <w:t>Wie funktionieren diese? Und welche Schlüsse erlauben sie?</w:t>
      </w:r>
    </w:p>
    <w:p w14:paraId="7A6CF706" w14:textId="2FB57BD2" w:rsidR="009630C7" w:rsidRPr="00751505" w:rsidRDefault="006F2996" w:rsidP="00751505">
      <w:pPr>
        <w:pStyle w:val="Listenabsatz"/>
      </w:pPr>
      <w:r w:rsidRPr="00751505">
        <w:t xml:space="preserve">Wenn Sie mehrere Methoden verwenden: </w:t>
      </w:r>
      <w:r w:rsidR="009630C7" w:rsidRPr="00751505">
        <w:t>Wie bauen die Methoden au</w:t>
      </w:r>
      <w:r w:rsidRPr="00751505">
        <w:t>f</w:t>
      </w:r>
      <w:r w:rsidR="009630C7" w:rsidRPr="00751505">
        <w:t>einander auf</w:t>
      </w:r>
      <w:r w:rsidR="00922059">
        <w:t xml:space="preserve"> (grafische Aufbereitung des Forschungsdesigns)</w:t>
      </w:r>
      <w:r w:rsidR="009630C7" w:rsidRPr="00751505">
        <w:t>?</w:t>
      </w:r>
    </w:p>
    <w:p w14:paraId="370AC2C0" w14:textId="2DA3E3AD" w:rsidR="007724D5" w:rsidRPr="00751505" w:rsidRDefault="007724D5" w:rsidP="00751505">
      <w:pPr>
        <w:pStyle w:val="Listenabsatz"/>
      </w:pPr>
      <w:r w:rsidRPr="00751505">
        <w:t>Mit welchen Methoden wurden die Daten erhoben, mit welchen ausgewertet?</w:t>
      </w:r>
    </w:p>
    <w:p w14:paraId="19FB3309" w14:textId="77777777" w:rsidR="008671C7" w:rsidRDefault="002C1314" w:rsidP="00751505">
      <w:pPr>
        <w:pStyle w:val="Listenabsatz"/>
      </w:pPr>
      <w:r w:rsidRPr="00751505">
        <w:t xml:space="preserve">Wie wurde die Methode empirisch umgesetzt? Wie wurden beispielsweise Stichproben gewonnen oder Personen für ein Interview ausgewählt? </w:t>
      </w:r>
    </w:p>
    <w:p w14:paraId="59416423" w14:textId="294C259E" w:rsidR="008671C7" w:rsidRDefault="008671C7" w:rsidP="00C4314F">
      <w:pPr>
        <w:pStyle w:val="Listenabsatz"/>
        <w:numPr>
          <w:ilvl w:val="0"/>
          <w:numId w:val="0"/>
        </w:numPr>
        <w:ind w:left="567"/>
      </w:pPr>
      <w:r>
        <w:t>Es folgt hier die Darstellung des Pretest Ihrer Methoden und ggf. eine darauf basierende Anpassung Ihrer Erhebungsinstrumente.</w:t>
      </w:r>
    </w:p>
    <w:p w14:paraId="6A6764A7" w14:textId="384574A9" w:rsidR="007724D5" w:rsidRPr="00D65919" w:rsidRDefault="00390C1A" w:rsidP="006E3A08">
      <w:r w:rsidRPr="00D65919">
        <w:rPr>
          <w:noProof/>
          <w:lang w:eastAsia="de-DE"/>
        </w:rPr>
        <w:drawing>
          <wp:anchor distT="0" distB="0" distL="114300" distR="114300" simplePos="0" relativeHeight="251705344" behindDoc="1" locked="0" layoutInCell="1" allowOverlap="1" wp14:anchorId="7C932D8D" wp14:editId="6A7A762A">
            <wp:simplePos x="0" y="0"/>
            <wp:positionH relativeFrom="column">
              <wp:posOffset>0</wp:posOffset>
            </wp:positionH>
            <wp:positionV relativeFrom="paragraph">
              <wp:posOffset>47625</wp:posOffset>
            </wp:positionV>
            <wp:extent cx="315595" cy="359410"/>
            <wp:effectExtent l="0" t="0" r="8255" b="2540"/>
            <wp:wrapTight wrapText="bothSides">
              <wp:wrapPolygon edited="0">
                <wp:start x="0" y="0"/>
                <wp:lineTo x="0" y="20608"/>
                <wp:lineTo x="20861" y="20608"/>
                <wp:lineTo x="20861"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6F2996" w:rsidRPr="00D65919">
        <w:t>Es geht nicht darum, dass Darst</w:t>
      </w:r>
      <w:r w:rsidR="00DA64C9" w:rsidRPr="00D65919">
        <w:t>ellungen aus Methodenhand- und L</w:t>
      </w:r>
      <w:r w:rsidR="006F2996" w:rsidRPr="00D65919">
        <w:t xml:space="preserve">ehrbüchern </w:t>
      </w:r>
      <w:r w:rsidR="002C1314" w:rsidRPr="00D65919">
        <w:t>über längere Passagen zitiert werden. Die Funktion dieses Kapitels besteht darin darzulegen, warum diese Methode oder dieser Methodenmix geeignet ist, Daten zu erzeugen, mit denen Ihre Forschungsfrage</w:t>
      </w:r>
      <w:r w:rsidR="00575D43">
        <w:t>(n)</w:t>
      </w:r>
      <w:r w:rsidR="002C1314" w:rsidRPr="00D65919">
        <w:t xml:space="preserve"> beantwortet </w:t>
      </w:r>
      <w:r w:rsidR="00575D43">
        <w:t>bzw.</w:t>
      </w:r>
      <w:r w:rsidR="002C1314" w:rsidRPr="00D65919">
        <w:t xml:space="preserve"> Ihre </w:t>
      </w:r>
      <w:r w:rsidR="00575D43">
        <w:t>Hypot</w:t>
      </w:r>
      <w:r w:rsidR="002C1314" w:rsidRPr="00D65919">
        <w:t>hese</w:t>
      </w:r>
      <w:r w:rsidR="007A4043">
        <w:t>(n)</w:t>
      </w:r>
      <w:r w:rsidR="002C1314" w:rsidRPr="00D65919">
        <w:t xml:space="preserve"> belegt oder widerlegt werden kann. Aus der Darstellung sollte folglich v.a. die Funktion der Methode im Rahmen Ihres Projekts ersichtlich werden. Jemand, der nicht mit der Arbeit eng vertraut ist, soll mit Hilfe dieses Kapitels nachvollziehen können, wie Sie Ihre Daten und folglich auch Ihre Ergebnisse gewonnen haben. Das Kapitel spielt also eine wichtige Rolle, wenn es um die Transparenz und Nachvollziehbarkeit Ihres wissenschaftlichen Arbeitens geht.</w:t>
      </w:r>
    </w:p>
    <w:p w14:paraId="13366103" w14:textId="5598881E" w:rsidR="007724D5" w:rsidRDefault="00390C1A" w:rsidP="006E3A08">
      <w:r w:rsidRPr="00D65919">
        <w:rPr>
          <w:noProof/>
          <w:lang w:eastAsia="de-DE"/>
        </w:rPr>
        <w:drawing>
          <wp:anchor distT="0" distB="0" distL="114300" distR="114300" simplePos="0" relativeHeight="251707392" behindDoc="1" locked="0" layoutInCell="1" allowOverlap="1" wp14:anchorId="31306F4C" wp14:editId="31CF4081">
            <wp:simplePos x="0" y="0"/>
            <wp:positionH relativeFrom="column">
              <wp:posOffset>0</wp:posOffset>
            </wp:positionH>
            <wp:positionV relativeFrom="paragraph">
              <wp:posOffset>57150</wp:posOffset>
            </wp:positionV>
            <wp:extent cx="315595" cy="359410"/>
            <wp:effectExtent l="0" t="0" r="8255" b="2540"/>
            <wp:wrapTight wrapText="bothSides">
              <wp:wrapPolygon edited="0">
                <wp:start x="0" y="0"/>
                <wp:lineTo x="0" y="20608"/>
                <wp:lineTo x="20861" y="20608"/>
                <wp:lineTo x="20861" y="0"/>
                <wp:lineTo x="0" y="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7724D5" w:rsidRPr="00D65919">
        <w:t>Aus einer bestimmten Methode der Datenerhebung oder aus der Entscheidung, bestimmte, bereits vorliegende Daten zu verwenden, resultiert nicht automatisch eine bestimmte Methode der Auswertung. Achten Sie darauf, dass Sie in Ihrer Arbeit sowohl Aussagen über die Herkunft und Gewinnung der Daten treffen wie auch erläutern und begründen, auf welche Weise Sie diese auswerten. Der Übersichtlichkeit halber kann dies in zwei getrennten Kapiteln oder in mehreren Unterkapiteln geschehen.</w:t>
      </w:r>
      <w:r w:rsidR="00A151DF" w:rsidRPr="00D65919">
        <w:t xml:space="preserve"> Stellen Sie alle Ihre Entscheidungen transparent dar!</w:t>
      </w:r>
    </w:p>
    <w:p w14:paraId="57FF09F1" w14:textId="57AAC6CE" w:rsidR="00574EB5" w:rsidRDefault="00BF329B" w:rsidP="006E3A08">
      <w:r w:rsidRPr="00D65919">
        <w:rPr>
          <w:noProof/>
          <w:lang w:eastAsia="de-DE"/>
        </w:rPr>
        <w:drawing>
          <wp:anchor distT="0" distB="0" distL="114300" distR="114300" simplePos="0" relativeHeight="251730944" behindDoc="1" locked="0" layoutInCell="1" allowOverlap="1" wp14:anchorId="2C433B19" wp14:editId="7BF953F9">
            <wp:simplePos x="0" y="0"/>
            <wp:positionH relativeFrom="column">
              <wp:posOffset>0</wp:posOffset>
            </wp:positionH>
            <wp:positionV relativeFrom="paragraph">
              <wp:posOffset>12911</wp:posOffset>
            </wp:positionV>
            <wp:extent cx="315595" cy="359410"/>
            <wp:effectExtent l="0" t="0" r="8255" b="2540"/>
            <wp:wrapTight wrapText="bothSides">
              <wp:wrapPolygon edited="0">
                <wp:start x="0" y="0"/>
                <wp:lineTo x="0" y="20608"/>
                <wp:lineTo x="20861" y="20608"/>
                <wp:lineTo x="20861" y="0"/>
                <wp:lineTo x="0" y="0"/>
              </wp:wrapPolygon>
            </wp:wrapTight>
            <wp:docPr id="3552260" name="Grafik 355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574EB5">
        <w:t>Dieses Kapitel sollte jemanden in die Lage versetzen, mit der Anwendung der hier dargelegten Methodik zu den gleichen Ergebnissen zu gelangen, wie Sie!</w:t>
      </w:r>
    </w:p>
    <w:p w14:paraId="20F53F8D" w14:textId="77777777" w:rsidR="001E7F00" w:rsidRDefault="001E7F00" w:rsidP="006E3A08"/>
    <w:p w14:paraId="7108D103" w14:textId="77777777" w:rsidR="001E7F00" w:rsidRDefault="001E7F00" w:rsidP="006E3A08"/>
    <w:p w14:paraId="5FC056AF" w14:textId="77777777" w:rsidR="001E7F00" w:rsidRDefault="001E7F00" w:rsidP="006E3A08"/>
    <w:p w14:paraId="7C7F39B8" w14:textId="77777777" w:rsidR="001E7F00" w:rsidRDefault="001E7F00" w:rsidP="006E3A08"/>
    <w:p w14:paraId="4D7BE4C9" w14:textId="60D4FA7C" w:rsidR="00EB47A8" w:rsidRPr="00751505" w:rsidRDefault="00EB23D3" w:rsidP="00EB47A8">
      <w:pPr>
        <w:pStyle w:val="Beschriftung"/>
      </w:pPr>
      <w:bookmarkStart w:id="56" w:name="_Toc224830141"/>
      <w:r>
        <w:lastRenderedPageBreak/>
        <w:t xml:space="preserve">Tabelle </w:t>
      </w:r>
      <w:r>
        <w:fldChar w:fldCharType="begin"/>
      </w:r>
      <w:r>
        <w:instrText xml:space="preserve"> SEQ Tabelle \* ARABIC </w:instrText>
      </w:r>
      <w:r>
        <w:fldChar w:fldCharType="separate"/>
      </w:r>
      <w:r>
        <w:rPr>
          <w:noProof/>
        </w:rPr>
        <w:t>3</w:t>
      </w:r>
      <w:r>
        <w:fldChar w:fldCharType="end"/>
      </w:r>
      <w:r>
        <w:t xml:space="preserve">: </w:t>
      </w:r>
      <w:r w:rsidR="00EB47A8" w:rsidRPr="00751505">
        <w:t>Beispieltabelle Datenübersicht</w:t>
      </w:r>
      <w:bookmarkEnd w:id="56"/>
    </w:p>
    <w:p w14:paraId="2504CBE3" w14:textId="77777777" w:rsidR="00EB47A8" w:rsidRPr="00751505" w:rsidRDefault="00EB47A8" w:rsidP="00EB47A8">
      <w:pPr>
        <w:pStyle w:val="Beschriftung"/>
      </w:pPr>
      <w:r w:rsidRPr="00751505">
        <w:t>(Quelle: eigene Erhebung)</w:t>
      </w:r>
    </w:p>
    <w:tbl>
      <w:tblPr>
        <w:tblStyle w:val="Gitternetztabelle1hell"/>
        <w:tblW w:w="0" w:type="auto"/>
        <w:tblLook w:val="04A0" w:firstRow="1" w:lastRow="0" w:firstColumn="1" w:lastColumn="0" w:noHBand="0" w:noVBand="1"/>
      </w:tblPr>
      <w:tblGrid>
        <w:gridCol w:w="2268"/>
        <w:gridCol w:w="2835"/>
        <w:gridCol w:w="3390"/>
      </w:tblGrid>
      <w:tr w:rsidR="00EB47A8" w:rsidRPr="00D65919" w14:paraId="1B012296" w14:textId="77777777" w:rsidTr="00D968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40E8746" w14:textId="77777777" w:rsidR="00EB47A8" w:rsidRPr="00D65919" w:rsidRDefault="00EB47A8" w:rsidP="00D9683B">
            <w:pPr>
              <w:rPr>
                <w:b w:val="0"/>
              </w:rPr>
            </w:pPr>
            <w:r w:rsidRPr="00D65919">
              <w:t>Beispiele</w:t>
            </w:r>
          </w:p>
        </w:tc>
        <w:tc>
          <w:tcPr>
            <w:tcW w:w="2835" w:type="dxa"/>
          </w:tcPr>
          <w:p w14:paraId="7C687107" w14:textId="77777777" w:rsidR="00EB47A8" w:rsidRPr="00D65919" w:rsidRDefault="00EB47A8" w:rsidP="00D9683B">
            <w:pPr>
              <w:cnfStyle w:val="100000000000" w:firstRow="1" w:lastRow="0" w:firstColumn="0" w:lastColumn="0" w:oddVBand="0" w:evenVBand="0" w:oddHBand="0" w:evenHBand="0" w:firstRowFirstColumn="0" w:firstRowLastColumn="0" w:lastRowFirstColumn="0" w:lastRowLastColumn="0"/>
              <w:rPr>
                <w:b w:val="0"/>
              </w:rPr>
            </w:pPr>
            <w:r w:rsidRPr="00D65919">
              <w:t>Datum</w:t>
            </w:r>
          </w:p>
        </w:tc>
        <w:tc>
          <w:tcPr>
            <w:tcW w:w="3390" w:type="dxa"/>
          </w:tcPr>
          <w:p w14:paraId="4DC50943" w14:textId="77777777" w:rsidR="00EB47A8" w:rsidRPr="00D65919" w:rsidRDefault="00EB47A8" w:rsidP="00D9683B">
            <w:pPr>
              <w:cnfStyle w:val="100000000000" w:firstRow="1" w:lastRow="0" w:firstColumn="0" w:lastColumn="0" w:oddVBand="0" w:evenVBand="0" w:oddHBand="0" w:evenHBand="0" w:firstRowFirstColumn="0" w:firstRowLastColumn="0" w:lastRowFirstColumn="0" w:lastRowLastColumn="0"/>
              <w:rPr>
                <w:b w:val="0"/>
              </w:rPr>
            </w:pPr>
            <w:r w:rsidRPr="00D65919">
              <w:t>Dauer</w:t>
            </w:r>
          </w:p>
        </w:tc>
      </w:tr>
      <w:tr w:rsidR="00EB47A8" w:rsidRPr="00D65919" w14:paraId="694E66C7" w14:textId="77777777" w:rsidTr="00D9683B">
        <w:tc>
          <w:tcPr>
            <w:cnfStyle w:val="001000000000" w:firstRow="0" w:lastRow="0" w:firstColumn="1" w:lastColumn="0" w:oddVBand="0" w:evenVBand="0" w:oddHBand="0" w:evenHBand="0" w:firstRowFirstColumn="0" w:firstRowLastColumn="0" w:lastRowFirstColumn="0" w:lastRowLastColumn="0"/>
            <w:tcW w:w="2268" w:type="dxa"/>
          </w:tcPr>
          <w:p w14:paraId="1598A6C4" w14:textId="77777777" w:rsidR="00EB47A8" w:rsidRPr="00D65919" w:rsidRDefault="00EB47A8" w:rsidP="00D9683B">
            <w:r w:rsidRPr="00D65919">
              <w:t>Beispiel 1</w:t>
            </w:r>
          </w:p>
        </w:tc>
        <w:tc>
          <w:tcPr>
            <w:tcW w:w="2835" w:type="dxa"/>
          </w:tcPr>
          <w:p w14:paraId="1C42719D" w14:textId="77777777" w:rsidR="00EB47A8" w:rsidRPr="00D65919" w:rsidRDefault="00EB47A8" w:rsidP="00D9683B">
            <w:pPr>
              <w:cnfStyle w:val="000000000000" w:firstRow="0" w:lastRow="0" w:firstColumn="0" w:lastColumn="0" w:oddVBand="0" w:evenVBand="0" w:oddHBand="0" w:evenHBand="0" w:firstRowFirstColumn="0" w:firstRowLastColumn="0" w:lastRowFirstColumn="0" w:lastRowLastColumn="0"/>
            </w:pPr>
            <w:r w:rsidRPr="00D65919">
              <w:t>15.04.2019</w:t>
            </w:r>
          </w:p>
        </w:tc>
        <w:tc>
          <w:tcPr>
            <w:tcW w:w="3390" w:type="dxa"/>
          </w:tcPr>
          <w:p w14:paraId="3C0D67A8" w14:textId="77777777" w:rsidR="00EB47A8" w:rsidRPr="00D65919" w:rsidRDefault="00EB47A8" w:rsidP="00D9683B">
            <w:pPr>
              <w:cnfStyle w:val="000000000000" w:firstRow="0" w:lastRow="0" w:firstColumn="0" w:lastColumn="0" w:oddVBand="0" w:evenVBand="0" w:oddHBand="0" w:evenHBand="0" w:firstRowFirstColumn="0" w:firstRowLastColumn="0" w:lastRowFirstColumn="0" w:lastRowLastColumn="0"/>
            </w:pPr>
            <w:r w:rsidRPr="00D65919">
              <w:t>37:21</w:t>
            </w:r>
          </w:p>
        </w:tc>
      </w:tr>
      <w:tr w:rsidR="00EB47A8" w:rsidRPr="00D65919" w14:paraId="67965C17" w14:textId="77777777" w:rsidTr="00D9683B">
        <w:tc>
          <w:tcPr>
            <w:cnfStyle w:val="001000000000" w:firstRow="0" w:lastRow="0" w:firstColumn="1" w:lastColumn="0" w:oddVBand="0" w:evenVBand="0" w:oddHBand="0" w:evenHBand="0" w:firstRowFirstColumn="0" w:firstRowLastColumn="0" w:lastRowFirstColumn="0" w:lastRowLastColumn="0"/>
            <w:tcW w:w="2268" w:type="dxa"/>
          </w:tcPr>
          <w:p w14:paraId="7FC9DCD2" w14:textId="77777777" w:rsidR="00EB47A8" w:rsidRPr="00D65919" w:rsidRDefault="00EB47A8" w:rsidP="00D9683B">
            <w:r w:rsidRPr="00D65919">
              <w:t>Beispiel 2</w:t>
            </w:r>
          </w:p>
        </w:tc>
        <w:tc>
          <w:tcPr>
            <w:tcW w:w="2835" w:type="dxa"/>
          </w:tcPr>
          <w:p w14:paraId="7E296024" w14:textId="77777777" w:rsidR="00EB47A8" w:rsidRPr="00D65919" w:rsidRDefault="00EB47A8" w:rsidP="00D9683B">
            <w:pPr>
              <w:cnfStyle w:val="000000000000" w:firstRow="0" w:lastRow="0" w:firstColumn="0" w:lastColumn="0" w:oddVBand="0" w:evenVBand="0" w:oddHBand="0" w:evenHBand="0" w:firstRowFirstColumn="0" w:firstRowLastColumn="0" w:lastRowFirstColumn="0" w:lastRowLastColumn="0"/>
            </w:pPr>
            <w:r w:rsidRPr="00D65919">
              <w:t>13.03.2019</w:t>
            </w:r>
          </w:p>
        </w:tc>
        <w:tc>
          <w:tcPr>
            <w:tcW w:w="3390" w:type="dxa"/>
          </w:tcPr>
          <w:p w14:paraId="145A4F06" w14:textId="77777777" w:rsidR="00EB47A8" w:rsidRPr="00D65919" w:rsidRDefault="00EB47A8" w:rsidP="00D9683B">
            <w:pPr>
              <w:cnfStyle w:val="000000000000" w:firstRow="0" w:lastRow="0" w:firstColumn="0" w:lastColumn="0" w:oddVBand="0" w:evenVBand="0" w:oddHBand="0" w:evenHBand="0" w:firstRowFirstColumn="0" w:firstRowLastColumn="0" w:lastRowFirstColumn="0" w:lastRowLastColumn="0"/>
            </w:pPr>
            <w:r w:rsidRPr="00D65919">
              <w:t>25:39</w:t>
            </w:r>
          </w:p>
        </w:tc>
      </w:tr>
    </w:tbl>
    <w:p w14:paraId="2BCABEC5" w14:textId="77777777" w:rsidR="00EB23D3" w:rsidRDefault="00EB23D3" w:rsidP="006E3A08">
      <w:pPr>
        <w:sectPr w:rsidR="00EB23D3" w:rsidSect="008A751F">
          <w:pgSz w:w="11906" w:h="16838"/>
          <w:pgMar w:top="1701" w:right="1418" w:bottom="1701" w:left="1985" w:header="794" w:footer="1134" w:gutter="0"/>
          <w:cols w:space="708"/>
          <w:docGrid w:linePitch="360"/>
        </w:sectPr>
      </w:pPr>
    </w:p>
    <w:p w14:paraId="052D4A16" w14:textId="53C9F650" w:rsidR="00E50C87" w:rsidRPr="00D65919" w:rsidRDefault="00F26C79" w:rsidP="006E3A08">
      <w:pPr>
        <w:pStyle w:val="berschrift1"/>
      </w:pPr>
      <w:bookmarkStart w:id="57" w:name="_Toc3279573"/>
      <w:bookmarkStart w:id="58" w:name="_Toc9591381"/>
      <w:bookmarkStart w:id="59" w:name="_Toc224830050"/>
      <w:bookmarkStart w:id="60" w:name="_Toc224830110"/>
      <w:bookmarkStart w:id="61" w:name="_Toc318964346"/>
      <w:r w:rsidRPr="00D65919">
        <w:lastRenderedPageBreak/>
        <w:t>A</w:t>
      </w:r>
      <w:r w:rsidR="009630C7" w:rsidRPr="00D65919">
        <w:t>uswertung/Analysen</w:t>
      </w:r>
      <w:bookmarkEnd w:id="57"/>
      <w:bookmarkEnd w:id="58"/>
      <w:bookmarkEnd w:id="59"/>
      <w:bookmarkEnd w:id="60"/>
    </w:p>
    <w:p w14:paraId="67249F34" w14:textId="016AF663" w:rsidR="00E107EF" w:rsidRDefault="00A151DF" w:rsidP="006E3A08">
      <w:r w:rsidRPr="00D65919">
        <w:t xml:space="preserve">In diesem Kapitel </w:t>
      </w:r>
      <w:r w:rsidR="00BE75C2" w:rsidRPr="00BE75C2">
        <w:t>werden Ihre Daten vorgestellt (Verweis auf Anhänge</w:t>
      </w:r>
      <w:r w:rsidR="00247B90">
        <w:t>, ggf. deskriptive Statistiken aufzeigen</w:t>
      </w:r>
      <w:r w:rsidR="00BE75C2" w:rsidRPr="00BE75C2">
        <w:t xml:space="preserve">). Es </w:t>
      </w:r>
      <w:r w:rsidRPr="00D65919">
        <w:t xml:space="preserve">wird erläutert, wie Sie Ihre Daten ausgewertet haben und zu welchen Beobachtungen und </w:t>
      </w:r>
      <w:r w:rsidR="0061274D">
        <w:t>Erhebungsresultate</w:t>
      </w:r>
      <w:r w:rsidRPr="00D65919">
        <w:t xml:space="preserve"> Sie gekommen sind.</w:t>
      </w:r>
      <w:r w:rsidR="00BE75C2" w:rsidRPr="00BE75C2">
        <w:t xml:space="preserve"> </w:t>
      </w:r>
    </w:p>
    <w:p w14:paraId="2FE1FBC5" w14:textId="4AA525E6" w:rsidR="00DD5DD9" w:rsidRDefault="00E70A9F" w:rsidP="006E3A08">
      <w:r>
        <w:t xml:space="preserve">Im Falle einer quantitativen Auswertung werden hier Ihre </w:t>
      </w:r>
      <w:r w:rsidRPr="00313A31">
        <w:t xml:space="preserve">Hypothesen bestätigt </w:t>
      </w:r>
      <w:r w:rsidR="00E107EF">
        <w:t>bzw.</w:t>
      </w:r>
      <w:r w:rsidRPr="00313A31">
        <w:t xml:space="preserve"> abgelehnt</w:t>
      </w:r>
      <w:r w:rsidR="00E107EF">
        <w:t>.</w:t>
      </w:r>
    </w:p>
    <w:p w14:paraId="27724A27" w14:textId="77777777" w:rsidR="006E2B53" w:rsidRPr="00D65919" w:rsidRDefault="006E2B53" w:rsidP="006E3A08"/>
    <w:p w14:paraId="74BA42A7" w14:textId="77777777" w:rsidR="00EB23D3" w:rsidRDefault="00390C1A" w:rsidP="006E3A08">
      <w:r w:rsidRPr="00D65919">
        <w:rPr>
          <w:noProof/>
          <w:lang w:eastAsia="de-DE"/>
        </w:rPr>
        <w:drawing>
          <wp:anchor distT="0" distB="0" distL="114300" distR="114300" simplePos="0" relativeHeight="251709440" behindDoc="1" locked="0" layoutInCell="1" allowOverlap="1" wp14:anchorId="43682CEB" wp14:editId="599EBB86">
            <wp:simplePos x="0" y="0"/>
            <wp:positionH relativeFrom="column">
              <wp:posOffset>0</wp:posOffset>
            </wp:positionH>
            <wp:positionV relativeFrom="paragraph">
              <wp:posOffset>46990</wp:posOffset>
            </wp:positionV>
            <wp:extent cx="315595" cy="359410"/>
            <wp:effectExtent l="0" t="0" r="8255" b="2540"/>
            <wp:wrapTight wrapText="bothSides">
              <wp:wrapPolygon edited="0">
                <wp:start x="0" y="0"/>
                <wp:lineTo x="0" y="20608"/>
                <wp:lineTo x="20861" y="20608"/>
                <wp:lineTo x="20861"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584133" w:rsidRPr="00D65919">
        <w:t>Achten Sie auf eine übersichtliche Untergliederung des Kapitels. Wenn Sie beispielsweise mehrere Auswertungsschritte vollziehen oder mehrere Kategorien der Auswertung haben, dann können sich diese als Gliede</w:t>
      </w:r>
      <w:r w:rsidR="00C86239" w:rsidRPr="00D65919">
        <w:t>r</w:t>
      </w:r>
      <w:r w:rsidR="00584133" w:rsidRPr="00D65919">
        <w:t>ungsmöglichkeiten anbieten. Sehr lesefreundlich sind kurze (!), die Unterkapitel abschließende Zusammenfassungen der wesentlichen Ergebnisse.</w:t>
      </w:r>
    </w:p>
    <w:p w14:paraId="028FAB8F" w14:textId="77777777" w:rsidR="00EB23D3" w:rsidRDefault="00EB23D3" w:rsidP="006E3A08"/>
    <w:p w14:paraId="5CB54D89" w14:textId="77777777" w:rsidR="00EB23D3" w:rsidRDefault="00EB23D3" w:rsidP="006E3A08">
      <w:pPr>
        <w:sectPr w:rsidR="00EB23D3" w:rsidSect="008A751F">
          <w:pgSz w:w="11906" w:h="16838"/>
          <w:pgMar w:top="1701" w:right="1418" w:bottom="1701" w:left="1985" w:header="794" w:footer="1134" w:gutter="0"/>
          <w:cols w:space="708"/>
          <w:docGrid w:linePitch="360"/>
        </w:sectPr>
      </w:pPr>
    </w:p>
    <w:p w14:paraId="32995E82" w14:textId="36EA8228" w:rsidR="009630C7" w:rsidRPr="00D65919" w:rsidRDefault="00313A31" w:rsidP="006E3A08">
      <w:pPr>
        <w:pStyle w:val="berschrift1"/>
      </w:pPr>
      <w:r>
        <w:lastRenderedPageBreak/>
        <w:t>Interpretation und Diskussion der Ergebnisse</w:t>
      </w:r>
    </w:p>
    <w:p w14:paraId="40CB5E4B" w14:textId="7B70F3E3" w:rsidR="009630C7" w:rsidRDefault="00A151DF" w:rsidP="006E3A08">
      <w:r w:rsidRPr="00D65919">
        <w:t>In diesem Kapitel werden Ihre</w:t>
      </w:r>
      <w:r w:rsidR="00313A31" w:rsidRPr="00313A31">
        <w:t xml:space="preserve"> einzelnen Forschungsfragen beantwortet.</w:t>
      </w:r>
      <w:r w:rsidRPr="00D65919">
        <w:t xml:space="preserve"> </w:t>
      </w:r>
      <w:r w:rsidR="00313A31">
        <w:t xml:space="preserve">Es folgen </w:t>
      </w:r>
      <w:r w:rsidRPr="00D65919">
        <w:t>Interpretation</w:t>
      </w:r>
      <w:r w:rsidR="00313A31">
        <w:t xml:space="preserve"> und Diskussion</w:t>
      </w:r>
      <w:r w:rsidRPr="00D65919">
        <w:t xml:space="preserve"> </w:t>
      </w:r>
      <w:r w:rsidR="00313A31">
        <w:t>dieser</w:t>
      </w:r>
      <w:r w:rsidRPr="00D65919">
        <w:t xml:space="preserve"> Ergebnis</w:t>
      </w:r>
      <w:r w:rsidR="00313A31">
        <w:t>se</w:t>
      </w:r>
      <w:r w:rsidR="00A9204C">
        <w:t xml:space="preserve"> sowie eine kritische Bewertung Ihrer Arbeit.</w:t>
      </w:r>
    </w:p>
    <w:p w14:paraId="77F8A6B1" w14:textId="6C60892C" w:rsidR="00313A31" w:rsidRDefault="0061274D" w:rsidP="006E3A08">
      <w:r>
        <w:t xml:space="preserve">Das Kapitel beinhaltet </w:t>
      </w:r>
      <w:r w:rsidR="00313A31">
        <w:t>zudem eine kritische Reflexion der verwendeten Methoden (Stärken, Schwächen, Grenzen des Forschungsdesigns).</w:t>
      </w:r>
    </w:p>
    <w:p w14:paraId="6B5B02AC" w14:textId="77777777" w:rsidR="008671C7" w:rsidRPr="00751505" w:rsidRDefault="008671C7" w:rsidP="008671C7">
      <w:pPr>
        <w:pStyle w:val="Listenabsatz"/>
      </w:pPr>
      <w:r w:rsidRPr="00751505">
        <w:t xml:space="preserve">Gab es besondere Schwierigkeiten beim Feldzugang oder bei der späteren Durchführung? </w:t>
      </w:r>
    </w:p>
    <w:p w14:paraId="1D82772C" w14:textId="77777777" w:rsidR="008671C7" w:rsidRPr="00751505" w:rsidRDefault="008671C7" w:rsidP="008671C7">
      <w:pPr>
        <w:pStyle w:val="Listenabsatz"/>
      </w:pPr>
      <w:r w:rsidRPr="00751505">
        <w:t>Gab es unvorhersehbare Ereignisse oder Umstände während der empirischen Untersuchung, die der/die Leser*in wissen sollte, um Ihre späteren Ausführungen und Interpretationen verstehen zu können?</w:t>
      </w:r>
    </w:p>
    <w:p w14:paraId="11CDD4EA" w14:textId="5CAE5E3E" w:rsidR="00A151DF" w:rsidRPr="00D65919" w:rsidRDefault="00E803F5" w:rsidP="006E3A08">
      <w:r w:rsidRPr="00D65919">
        <w:t>Vo</w:t>
      </w:r>
      <w:r>
        <w:t>m</w:t>
      </w:r>
      <w:r w:rsidRPr="00D65919">
        <w:t xml:space="preserve"> vorangehenden Kapitel</w:t>
      </w:r>
      <w:r w:rsidR="00A151DF" w:rsidRPr="00D65919">
        <w:t xml:space="preserve"> unte</w:t>
      </w:r>
      <w:r w:rsidR="00390C1A" w:rsidRPr="00D65919">
        <w:t xml:space="preserve">rscheidet sich </w:t>
      </w:r>
      <w:r>
        <w:t xml:space="preserve">dieses </w:t>
      </w:r>
      <w:r w:rsidR="00390C1A" w:rsidRPr="00D65919">
        <w:t>Kapi</w:t>
      </w:r>
      <w:r w:rsidR="00A151DF" w:rsidRPr="00D65919">
        <w:t>tel</w:t>
      </w:r>
      <w:r w:rsidR="00C70101">
        <w:t>,</w:t>
      </w:r>
      <w:r w:rsidR="00A151DF" w:rsidRPr="00D65919">
        <w:t xml:space="preserve"> insofern</w:t>
      </w:r>
      <w:r w:rsidR="00C70101">
        <w:t xml:space="preserve"> </w:t>
      </w:r>
      <w:r w:rsidR="00A151DF" w:rsidRPr="00D65919">
        <w:t>hier die Resultate der Auswertung in einen größeren Kontext gestellt werden können und Einzelergebnisse aufeinander bezogen werden.</w:t>
      </w:r>
      <w:r w:rsidR="004D7B73" w:rsidRPr="004D7B73">
        <w:t xml:space="preserve"> Sie verknüpfen hier </w:t>
      </w:r>
      <w:r w:rsidR="004D7B73">
        <w:t xml:space="preserve">zentrale Erkenntnisse </w:t>
      </w:r>
      <w:r w:rsidR="004D7B73" w:rsidRPr="004D7B73">
        <w:t>Ihr</w:t>
      </w:r>
      <w:r w:rsidR="004D7B73">
        <w:t>es</w:t>
      </w:r>
      <w:r w:rsidR="004D7B73" w:rsidRPr="004D7B73">
        <w:t xml:space="preserve"> Grundlagen</w:t>
      </w:r>
      <w:r w:rsidR="004D7B73">
        <w:t>-K</w:t>
      </w:r>
      <w:r w:rsidR="004D7B73" w:rsidRPr="004D7B73">
        <w:t>apitel</w:t>
      </w:r>
      <w:r w:rsidR="004D7B73">
        <w:t>s</w:t>
      </w:r>
      <w:r w:rsidR="004D7B73" w:rsidRPr="004D7B73">
        <w:t xml:space="preserve"> mit den </w:t>
      </w:r>
      <w:r w:rsidR="004D7B73">
        <w:t>Ergebnissen</w:t>
      </w:r>
      <w:r w:rsidR="004D7B73" w:rsidRPr="004D7B73">
        <w:t xml:space="preserve"> Ihrer Arbeit</w:t>
      </w:r>
      <w:r w:rsidR="004D774A">
        <w:t xml:space="preserve"> (</w:t>
      </w:r>
      <w:r w:rsidR="004D774A" w:rsidRPr="004D774A">
        <w:t>Gemeinsamkeiten und Widersprüche zu bisherigen Forschungsergebnissen</w:t>
      </w:r>
      <w:r w:rsidR="004D774A">
        <w:t>)</w:t>
      </w:r>
      <w:r w:rsidR="004D7B73" w:rsidRPr="004D7B73">
        <w:t>.</w:t>
      </w:r>
    </w:p>
    <w:p w14:paraId="08655166" w14:textId="6836FC53" w:rsidR="00A151DF" w:rsidRPr="00D65919" w:rsidRDefault="00390C1A" w:rsidP="008671C7">
      <w:r w:rsidRPr="00D65919">
        <w:rPr>
          <w:noProof/>
          <w:lang w:eastAsia="de-DE"/>
        </w:rPr>
        <w:drawing>
          <wp:anchor distT="0" distB="0" distL="114300" distR="114300" simplePos="0" relativeHeight="251711488" behindDoc="1" locked="0" layoutInCell="1" allowOverlap="1" wp14:anchorId="207AD83E" wp14:editId="398CE71C">
            <wp:simplePos x="0" y="0"/>
            <wp:positionH relativeFrom="column">
              <wp:posOffset>0</wp:posOffset>
            </wp:positionH>
            <wp:positionV relativeFrom="paragraph">
              <wp:posOffset>342900</wp:posOffset>
            </wp:positionV>
            <wp:extent cx="315595" cy="359410"/>
            <wp:effectExtent l="0" t="0" r="8255" b="2540"/>
            <wp:wrapTight wrapText="bothSides">
              <wp:wrapPolygon edited="0">
                <wp:start x="0" y="0"/>
                <wp:lineTo x="0" y="20608"/>
                <wp:lineTo x="20861" y="20608"/>
                <wp:lineTo x="20861" y="0"/>
                <wp:lineTo x="0" y="0"/>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p>
    <w:p w14:paraId="183D0C40" w14:textId="33DEC391" w:rsidR="00A151DF" w:rsidRPr="00D65919" w:rsidRDefault="009D24B7" w:rsidP="006E3A08">
      <w:r w:rsidRPr="00D65919">
        <w:t>Achten Sie hier auf schlüssige Verbindungen zu Ihrem Grundlagen-Kapitel! In welchem Verhältnis stehen Ihre Resultate zum Forschungsstand? Was können Sie bestätigen, was ist in Ihrem Fall „anders“? An welchen Stellen sind Sie zu neuen Erkenntnissen gelangt? Denken Sie daran, dass Sie für das von Ihnen gewählte Thema nun der/die Expert*in sind – mag das Thema noch so „eng“ erscheinen. Sie können und sollten daher deutlich sagen, auf welche Weise Ihre Untersuchung zu einer Erweiterung der Fachkenntnisse beiträgt.</w:t>
      </w:r>
    </w:p>
    <w:p w14:paraId="194B5558" w14:textId="33AAA019" w:rsidR="009630C7" w:rsidRPr="00D65919" w:rsidRDefault="00390C1A" w:rsidP="006E3A08">
      <w:r w:rsidRPr="00D65919">
        <w:rPr>
          <w:noProof/>
          <w:lang w:eastAsia="de-DE"/>
        </w:rPr>
        <w:drawing>
          <wp:anchor distT="0" distB="0" distL="114300" distR="114300" simplePos="0" relativeHeight="251713536" behindDoc="1" locked="0" layoutInCell="1" allowOverlap="1" wp14:anchorId="10DA7059" wp14:editId="6D8AF86F">
            <wp:simplePos x="0" y="0"/>
            <wp:positionH relativeFrom="column">
              <wp:posOffset>0</wp:posOffset>
            </wp:positionH>
            <wp:positionV relativeFrom="paragraph">
              <wp:posOffset>38100</wp:posOffset>
            </wp:positionV>
            <wp:extent cx="315595" cy="359410"/>
            <wp:effectExtent l="0" t="0" r="8255" b="2540"/>
            <wp:wrapTight wrapText="bothSides">
              <wp:wrapPolygon edited="0">
                <wp:start x="0" y="0"/>
                <wp:lineTo x="0" y="20608"/>
                <wp:lineTo x="20861" y="20608"/>
                <wp:lineTo x="20861" y="0"/>
                <wp:lineTo x="0" y="0"/>
              </wp:wrapPolygon>
            </wp:wrapTight>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A151DF" w:rsidRPr="00D65919">
        <w:t>Sehr wichtig ist eine Reflexion der Ergebnisse vor dem Hintergrund Ihres methodischen und empirischen Vorgehens. Hier darf und soll benannt werden, welche Grenzen das eigene Vorgehen hat(</w:t>
      </w:r>
      <w:proofErr w:type="spellStart"/>
      <w:r w:rsidR="00A151DF" w:rsidRPr="00D65919">
        <w:t>te</w:t>
      </w:r>
      <w:proofErr w:type="spellEnd"/>
      <w:r w:rsidR="00A151DF" w:rsidRPr="00D65919">
        <w:t>) und was anders gemacht werden könnte oder sollte. Eine kurze, selbstkritische Reflexion ist keine Schwäche, sondern eine Stärke der Arbeit.</w:t>
      </w:r>
    </w:p>
    <w:p w14:paraId="4D625E66" w14:textId="2F643DFB" w:rsidR="0038326D" w:rsidRDefault="0038326D" w:rsidP="006E3A08">
      <w:r w:rsidRPr="00D65919">
        <w:rPr>
          <w:noProof/>
        </w:rPr>
        <w:drawing>
          <wp:anchor distT="0" distB="0" distL="114300" distR="114300" simplePos="0" relativeHeight="251724800" behindDoc="1" locked="0" layoutInCell="1" allowOverlap="1" wp14:anchorId="28863FD1" wp14:editId="687A46AC">
            <wp:simplePos x="0" y="0"/>
            <wp:positionH relativeFrom="column">
              <wp:posOffset>0</wp:posOffset>
            </wp:positionH>
            <wp:positionV relativeFrom="paragraph">
              <wp:posOffset>1905</wp:posOffset>
            </wp:positionV>
            <wp:extent cx="315595" cy="359410"/>
            <wp:effectExtent l="0" t="0" r="8255" b="2540"/>
            <wp:wrapTight wrapText="bothSides">
              <wp:wrapPolygon edited="0">
                <wp:start x="0" y="0"/>
                <wp:lineTo x="0" y="20608"/>
                <wp:lineTo x="20861" y="20608"/>
                <wp:lineTo x="20861" y="0"/>
                <wp:lineTo x="0" y="0"/>
              </wp:wrapPolygon>
            </wp:wrapTight>
            <wp:docPr id="1455126669" name="Grafik 1455126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Pr="0038326D">
        <w:t>Führen Sie keine neuen Informationen ein: In der Diskussion geht es darum, die bereits zuvor in der Arbeit vorgestellten Informationen zu untersuchen</w:t>
      </w:r>
      <w:r>
        <w:t>.</w:t>
      </w:r>
    </w:p>
    <w:p w14:paraId="7F7E55D2" w14:textId="77777777" w:rsidR="00EB23D3" w:rsidRDefault="0038326D" w:rsidP="00EB23D3">
      <w:pPr>
        <w:sectPr w:rsidR="00EB23D3" w:rsidSect="008A751F">
          <w:pgSz w:w="11906" w:h="16838"/>
          <w:pgMar w:top="1701" w:right="1418" w:bottom="1701" w:left="1985" w:header="794" w:footer="1134" w:gutter="0"/>
          <w:cols w:space="708"/>
          <w:docGrid w:linePitch="360"/>
        </w:sectPr>
      </w:pPr>
      <w:r w:rsidRPr="00D65919">
        <w:rPr>
          <w:noProof/>
        </w:rPr>
        <w:drawing>
          <wp:anchor distT="0" distB="0" distL="114300" distR="114300" simplePos="0" relativeHeight="251726848" behindDoc="1" locked="0" layoutInCell="1" allowOverlap="1" wp14:anchorId="0F2239CC" wp14:editId="7625326F">
            <wp:simplePos x="0" y="0"/>
            <wp:positionH relativeFrom="column">
              <wp:posOffset>0</wp:posOffset>
            </wp:positionH>
            <wp:positionV relativeFrom="paragraph">
              <wp:posOffset>25611</wp:posOffset>
            </wp:positionV>
            <wp:extent cx="315595" cy="359410"/>
            <wp:effectExtent l="0" t="0" r="8255" b="2540"/>
            <wp:wrapTight wrapText="bothSides">
              <wp:wrapPolygon edited="0">
                <wp:start x="0" y="0"/>
                <wp:lineTo x="0" y="20608"/>
                <wp:lineTo x="20861" y="20608"/>
                <wp:lineTo x="20861" y="0"/>
                <wp:lineTo x="0" y="0"/>
              </wp:wrapPolygon>
            </wp:wrapTight>
            <wp:docPr id="2101400916" name="Grafik 2101400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Pr="0038326D">
        <w:t xml:space="preserve">Wählen Sie die </w:t>
      </w:r>
      <w:proofErr w:type="gramStart"/>
      <w:r w:rsidRPr="0038326D">
        <w:t xml:space="preserve">zu </w:t>
      </w:r>
      <w:r w:rsidR="00E77B4E">
        <w:t>interpretierenden</w:t>
      </w:r>
      <w:r w:rsidRPr="0038326D">
        <w:t xml:space="preserve"> Ergebnisse</w:t>
      </w:r>
      <w:proofErr w:type="gramEnd"/>
      <w:r w:rsidRPr="0038326D">
        <w:t xml:space="preserve"> nicht selektiv aus: Manche Ergebnisse und Erkenntnisse beantworten die Forschungsfrage nicht, beantworten sie nicht so, wie erwartet, oder sind einfach unerwartet. Das ist völlig in Ordnung – der Diskussionsteil ist genau der richtige Ort, um zu erläutern, warum oder wie dies geschehen sein könnte.</w:t>
      </w:r>
    </w:p>
    <w:p w14:paraId="357FD2B5" w14:textId="5BAD84BA" w:rsidR="007955D0" w:rsidRPr="00D65919" w:rsidRDefault="00403778" w:rsidP="006E3A08">
      <w:pPr>
        <w:pStyle w:val="berschrift1"/>
      </w:pPr>
      <w:bookmarkStart w:id="62" w:name="_Toc3279575"/>
      <w:bookmarkStart w:id="63" w:name="_Toc9591383"/>
      <w:bookmarkStart w:id="64" w:name="_Toc224830052"/>
      <w:bookmarkStart w:id="65" w:name="_Toc224830112"/>
      <w:r w:rsidRPr="00D65919">
        <w:lastRenderedPageBreak/>
        <w:t xml:space="preserve">Resümee / </w:t>
      </w:r>
      <w:r w:rsidR="007955D0" w:rsidRPr="00D65919">
        <w:t>Fazit</w:t>
      </w:r>
      <w:bookmarkEnd w:id="61"/>
      <w:r w:rsidR="00EB0F3D" w:rsidRPr="00D65919">
        <w:t xml:space="preserve"> </w:t>
      </w:r>
      <w:r w:rsidRPr="00D65919">
        <w:t xml:space="preserve">/ </w:t>
      </w:r>
      <w:r w:rsidR="00EB0F3D" w:rsidRPr="00D65919">
        <w:t>Ausblick</w:t>
      </w:r>
      <w:bookmarkEnd w:id="62"/>
      <w:bookmarkEnd w:id="63"/>
      <w:bookmarkEnd w:id="64"/>
      <w:bookmarkEnd w:id="65"/>
    </w:p>
    <w:p w14:paraId="4F77074C" w14:textId="7DE0B68F" w:rsidR="00403778" w:rsidRPr="00D65919" w:rsidRDefault="00403778" w:rsidP="006E3A08">
      <w:r w:rsidRPr="00D65919">
        <w:t>In diesem (letzten) Kapitel können ein Resümee, ein Fazit und/oder ein Ausblick geboten werden.</w:t>
      </w:r>
    </w:p>
    <w:p w14:paraId="2AC9A7F1" w14:textId="30DAA18C" w:rsidR="00403778" w:rsidRPr="00D65919" w:rsidRDefault="00403778" w:rsidP="00751505">
      <w:pPr>
        <w:pStyle w:val="Listenabsatz"/>
      </w:pPr>
      <w:r w:rsidRPr="00D65919">
        <w:t>Ein Resümee ist eine Zusammenfassung der wichtigsten Aussagen und Ergebnisse der Arbeit</w:t>
      </w:r>
      <w:r w:rsidR="00CB00AA">
        <w:t xml:space="preserve"> (auch Schlüsselergebnisse oder unerwartete Resultate)</w:t>
      </w:r>
      <w:r w:rsidRPr="00D65919">
        <w:t>.</w:t>
      </w:r>
    </w:p>
    <w:p w14:paraId="30C8797F" w14:textId="0410E3F0" w:rsidR="00403778" w:rsidRPr="00D65919" w:rsidRDefault="00403778" w:rsidP="00751505">
      <w:pPr>
        <w:pStyle w:val="Listenabsatz"/>
      </w:pPr>
      <w:r w:rsidRPr="00D65919">
        <w:t>Ein Fazit bietet weitergehende Schlussfolgerungen, die aus den Arbeitsergebnissen gezogen werden können.</w:t>
      </w:r>
    </w:p>
    <w:p w14:paraId="03C343BF" w14:textId="5562E4D5" w:rsidR="00456C56" w:rsidRPr="00D65919" w:rsidRDefault="00403778" w:rsidP="00751505">
      <w:pPr>
        <w:pStyle w:val="Listenabsatz"/>
      </w:pPr>
      <w:r w:rsidRPr="00D65919">
        <w:t xml:space="preserve">In einem Ausblick können mögliche </w:t>
      </w:r>
      <w:r w:rsidR="00EB0F3D" w:rsidRPr="00D65919">
        <w:t xml:space="preserve">weitere Untersuchungen/weiterführende </w:t>
      </w:r>
      <w:r w:rsidR="00A151DF" w:rsidRPr="00D65919">
        <w:t>Forschungsideen</w:t>
      </w:r>
      <w:r w:rsidRPr="00D65919">
        <w:t xml:space="preserve"> genannt werden</w:t>
      </w:r>
      <w:r w:rsidR="00A151DF" w:rsidRPr="00D65919">
        <w:t>.</w:t>
      </w:r>
      <w:r w:rsidR="00CB00AA">
        <w:t xml:space="preserve"> </w:t>
      </w:r>
      <w:r w:rsidR="00CB00AA" w:rsidRPr="00CB00AA">
        <w:t>Es können neue Forschungsfrage bzw. Hypothesen abgeleitet werden.</w:t>
      </w:r>
    </w:p>
    <w:p w14:paraId="6455E637" w14:textId="5F1FA013" w:rsidR="00403778" w:rsidRPr="00D65919" w:rsidRDefault="00403778" w:rsidP="006E3A08">
      <w:r w:rsidRPr="00D65919">
        <w:t>Je nachdem, welche(r) dieser Aspekte in dem Kapitel behandelt werden, ist natürlich die Überschrift entsprechend anzupassen („Resümee“; „Resümee und Fazit“; „Resümee, Fazit und Ausblick“</w:t>
      </w:r>
      <w:r w:rsidR="003070D8" w:rsidRPr="00D65919">
        <w:t xml:space="preserve">; …) </w:t>
      </w:r>
    </w:p>
    <w:p w14:paraId="61996BD8" w14:textId="3B4BDD85" w:rsidR="003070D8" w:rsidRPr="00D65919" w:rsidRDefault="003070D8" w:rsidP="006E3A08">
      <w:r w:rsidRPr="00D65919">
        <w:t xml:space="preserve">Je nach Länge der Ausführungen ist es auch denkbar, Resümee, Fazit und/oder Ausblick </w:t>
      </w:r>
      <w:r w:rsidR="006E3A08" w:rsidRPr="00D65919">
        <w:t>in separaten Kapiteln</w:t>
      </w:r>
      <w:r w:rsidRPr="00D65919">
        <w:t xml:space="preserve"> zu präsentieren.</w:t>
      </w:r>
    </w:p>
    <w:p w14:paraId="2FB57393" w14:textId="4878F0CA" w:rsidR="003070D8" w:rsidRPr="00D65919" w:rsidRDefault="003070D8" w:rsidP="006E3A08">
      <w:r w:rsidRPr="00D65919">
        <w:t xml:space="preserve">Wir erachten es als wünschenswert, dass auf jeden Fall ein Resümee und (zumindest bei Arbeiten </w:t>
      </w:r>
      <w:r w:rsidR="006E3A08" w:rsidRPr="00D65919">
        <w:t>mit eigenem empirischem Teil</w:t>
      </w:r>
      <w:r w:rsidRPr="00D65919">
        <w:t xml:space="preserve">) ein Fazit geboten werden.   </w:t>
      </w:r>
    </w:p>
    <w:p w14:paraId="770E4930" w14:textId="1381FB6D" w:rsidR="00EB0F3D" w:rsidRPr="00D65919" w:rsidRDefault="00EB0F3D" w:rsidP="006E3A08"/>
    <w:p w14:paraId="5190F417" w14:textId="220BF6AF" w:rsidR="00A151DF" w:rsidRPr="00D65919" w:rsidRDefault="00390C1A" w:rsidP="006E3A08">
      <w:r w:rsidRPr="00D65919">
        <w:rPr>
          <w:noProof/>
          <w:lang w:eastAsia="de-DE"/>
        </w:rPr>
        <w:drawing>
          <wp:anchor distT="0" distB="0" distL="114300" distR="114300" simplePos="0" relativeHeight="251715584" behindDoc="1" locked="0" layoutInCell="1" allowOverlap="1" wp14:anchorId="40036546" wp14:editId="07699D4F">
            <wp:simplePos x="0" y="0"/>
            <wp:positionH relativeFrom="column">
              <wp:posOffset>0</wp:posOffset>
            </wp:positionH>
            <wp:positionV relativeFrom="paragraph">
              <wp:posOffset>46990</wp:posOffset>
            </wp:positionV>
            <wp:extent cx="315595" cy="359410"/>
            <wp:effectExtent l="0" t="0" r="8255" b="2540"/>
            <wp:wrapTight wrapText="bothSides">
              <wp:wrapPolygon edited="0">
                <wp:start x="0" y="0"/>
                <wp:lineTo x="0" y="20608"/>
                <wp:lineTo x="20861" y="20608"/>
                <wp:lineTo x="20861" y="0"/>
                <wp:lineTo x="0" y="0"/>
              </wp:wrapPolygon>
            </wp:wrapTight>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rsidR="00A151DF" w:rsidRPr="00D65919">
        <w:t>Auch wenn Ihre Arbeit in einem anwendungsbezogenen Kontext entsteht, bedeutet es nicht, dass Sie hier Handlungsempfehlungen für die Praxis abgeben sollen oder gar müssen – das ist in den meisten Fällen ein sehr hoher Anspruch und nicht essenzieller Teil einer Projekt-, Bachelor- oder Masterarbeit. Im Vorder</w:t>
      </w:r>
      <w:r w:rsidR="005F37A1" w:rsidRPr="00D65919">
        <w:t>gr</w:t>
      </w:r>
      <w:r w:rsidR="00A151DF" w:rsidRPr="00D65919">
        <w:t>und steht immer die „saubere“ Analyse ausgehend von einer Fragestellung oder einem Problem.</w:t>
      </w:r>
    </w:p>
    <w:p w14:paraId="7C974076" w14:textId="27794575" w:rsidR="00A151DF" w:rsidRPr="00D65919" w:rsidRDefault="001A2A16" w:rsidP="006E3A08">
      <w:r w:rsidRPr="00D65919">
        <w:rPr>
          <w:noProof/>
          <w:lang w:eastAsia="de-DE"/>
        </w:rPr>
        <w:drawing>
          <wp:anchor distT="0" distB="0" distL="114300" distR="114300" simplePos="0" relativeHeight="251728896" behindDoc="1" locked="0" layoutInCell="1" allowOverlap="1" wp14:anchorId="04D35F41" wp14:editId="60BC1F33">
            <wp:simplePos x="0" y="0"/>
            <wp:positionH relativeFrom="column">
              <wp:posOffset>0</wp:posOffset>
            </wp:positionH>
            <wp:positionV relativeFrom="paragraph">
              <wp:posOffset>-847</wp:posOffset>
            </wp:positionV>
            <wp:extent cx="315595" cy="359410"/>
            <wp:effectExtent l="0" t="0" r="8255" b="2540"/>
            <wp:wrapTight wrapText="bothSides">
              <wp:wrapPolygon edited="0">
                <wp:start x="0" y="0"/>
                <wp:lineTo x="0" y="20608"/>
                <wp:lineTo x="20861" y="20608"/>
                <wp:lineTo x="20861" y="0"/>
                <wp:lineTo x="0" y="0"/>
              </wp:wrapPolygon>
            </wp:wrapTight>
            <wp:docPr id="1342472945" name="Grafik 134247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te-2389227_128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595" cy="359410"/>
                    </a:xfrm>
                    <a:prstGeom prst="rect">
                      <a:avLst/>
                    </a:prstGeom>
                  </pic:spPr>
                </pic:pic>
              </a:graphicData>
            </a:graphic>
            <wp14:sizeRelH relativeFrom="margin">
              <wp14:pctWidth>0</wp14:pctWidth>
            </wp14:sizeRelH>
            <wp14:sizeRelV relativeFrom="margin">
              <wp14:pctHeight>0</wp14:pctHeight>
            </wp14:sizeRelV>
          </wp:anchor>
        </w:drawing>
      </w:r>
      <w:r>
        <w:t>Verdeutlichen Sie hier den Mehrwert Ihrer Arbeit (ggf. auch für die Praxis).</w:t>
      </w:r>
    </w:p>
    <w:p w14:paraId="750AAFA1" w14:textId="6321EC76" w:rsidR="007955D0" w:rsidRPr="00D65919" w:rsidRDefault="007955D0" w:rsidP="006E3A08">
      <w:pPr>
        <w:sectPr w:rsidR="007955D0" w:rsidRPr="00D65919" w:rsidSect="008A751F">
          <w:pgSz w:w="11906" w:h="16838"/>
          <w:pgMar w:top="1701" w:right="1418" w:bottom="1701" w:left="1985" w:header="794" w:footer="1134" w:gutter="0"/>
          <w:cols w:space="708"/>
          <w:docGrid w:linePitch="360"/>
        </w:sectPr>
      </w:pPr>
    </w:p>
    <w:p w14:paraId="3600AB00" w14:textId="6FE9F46E" w:rsidR="007955D0" w:rsidRPr="00D65919" w:rsidRDefault="007955D0" w:rsidP="006E3A08">
      <w:pPr>
        <w:pStyle w:val="berschrift1"/>
      </w:pPr>
      <w:bookmarkStart w:id="66" w:name="_Toc318964347"/>
      <w:bookmarkStart w:id="67" w:name="_Toc9591384"/>
      <w:bookmarkStart w:id="68" w:name="_Toc224830053"/>
      <w:bookmarkStart w:id="69" w:name="_Toc224830113"/>
      <w:r w:rsidRPr="00D65919">
        <w:lastRenderedPageBreak/>
        <w:t>Literatur</w:t>
      </w:r>
      <w:bookmarkEnd w:id="66"/>
      <w:bookmarkEnd w:id="67"/>
      <w:bookmarkEnd w:id="68"/>
      <w:bookmarkEnd w:id="69"/>
    </w:p>
    <w:p w14:paraId="4962AFB0" w14:textId="564D204A" w:rsidR="00251E49" w:rsidRPr="00D65919" w:rsidRDefault="00971CE5" w:rsidP="006E3A08">
      <w:pPr>
        <w:rPr>
          <w:rStyle w:val="Buchtitel"/>
          <w:rFonts w:ascii="Noto Sans" w:hAnsi="Noto Sans"/>
          <w:b w:val="0"/>
          <w:bCs w:val="0"/>
          <w:i w:val="0"/>
          <w:iCs w:val="0"/>
          <w:spacing w:val="0"/>
        </w:rPr>
      </w:pPr>
      <w:r w:rsidRPr="00D65919">
        <w:rPr>
          <w:rStyle w:val="Buchtitel"/>
          <w:rFonts w:ascii="Noto Sans" w:hAnsi="Noto Sans"/>
          <w:b w:val="0"/>
          <w:bCs w:val="0"/>
          <w:i w:val="0"/>
          <w:iCs w:val="0"/>
          <w:spacing w:val="0"/>
        </w:rPr>
        <w:t>Das ist ein Beispiel für ein Literaturverzeichnis</w:t>
      </w:r>
      <w:r w:rsidR="00C700D6" w:rsidRPr="00D65919">
        <w:rPr>
          <w:rStyle w:val="Buchtitel"/>
          <w:rFonts w:ascii="Noto Sans" w:hAnsi="Noto Sans"/>
          <w:b w:val="0"/>
          <w:bCs w:val="0"/>
          <w:i w:val="0"/>
          <w:iCs w:val="0"/>
          <w:spacing w:val="0"/>
        </w:rPr>
        <w:t xml:space="preserve">. </w:t>
      </w:r>
      <w:r w:rsidR="005B09DB" w:rsidRPr="00D65919">
        <w:rPr>
          <w:rStyle w:val="Buchtitel"/>
          <w:rFonts w:ascii="Noto Sans" w:hAnsi="Noto Sans"/>
          <w:b w:val="0"/>
          <w:bCs w:val="0"/>
          <w:i w:val="0"/>
          <w:iCs w:val="0"/>
          <w:spacing w:val="0"/>
        </w:rPr>
        <w:t>A</w:t>
      </w:r>
      <w:r w:rsidRPr="00D65919">
        <w:rPr>
          <w:rStyle w:val="Buchtitel"/>
          <w:rFonts w:ascii="Noto Sans" w:hAnsi="Noto Sans"/>
          <w:b w:val="0"/>
          <w:bCs w:val="0"/>
          <w:i w:val="0"/>
          <w:iCs w:val="0"/>
          <w:spacing w:val="0"/>
        </w:rPr>
        <w:t>lle verwendeten Quellen</w:t>
      </w:r>
      <w:r w:rsidR="005B09DB" w:rsidRPr="00D65919">
        <w:rPr>
          <w:rStyle w:val="Buchtitel"/>
          <w:rFonts w:ascii="Noto Sans" w:hAnsi="Noto Sans"/>
          <w:b w:val="0"/>
          <w:bCs w:val="0"/>
          <w:i w:val="0"/>
          <w:iCs w:val="0"/>
          <w:spacing w:val="0"/>
        </w:rPr>
        <w:t xml:space="preserve"> werden in einem einzigen Verzeichnis und </w:t>
      </w:r>
      <w:r w:rsidR="00251E49" w:rsidRPr="00D65919">
        <w:rPr>
          <w:rStyle w:val="Buchtitel"/>
          <w:rFonts w:ascii="Noto Sans" w:hAnsi="Noto Sans"/>
          <w:b w:val="0"/>
          <w:bCs w:val="0"/>
          <w:i w:val="0"/>
          <w:iCs w:val="0"/>
          <w:spacing w:val="0"/>
        </w:rPr>
        <w:t>alphabetisch</w:t>
      </w:r>
      <w:r w:rsidR="00C700D6" w:rsidRPr="00D65919">
        <w:rPr>
          <w:rStyle w:val="Buchtitel"/>
          <w:rFonts w:ascii="Noto Sans" w:hAnsi="Noto Sans"/>
          <w:b w:val="0"/>
          <w:bCs w:val="0"/>
          <w:i w:val="0"/>
          <w:iCs w:val="0"/>
          <w:spacing w:val="0"/>
        </w:rPr>
        <w:t xml:space="preserve"> nach </w:t>
      </w:r>
      <w:proofErr w:type="spellStart"/>
      <w:proofErr w:type="gramStart"/>
      <w:r w:rsidR="00C700D6" w:rsidRPr="00D65919">
        <w:rPr>
          <w:rStyle w:val="Buchtitel"/>
          <w:rFonts w:ascii="Noto Sans" w:hAnsi="Noto Sans"/>
          <w:b w:val="0"/>
          <w:bCs w:val="0"/>
          <w:i w:val="0"/>
          <w:iCs w:val="0"/>
          <w:spacing w:val="0"/>
        </w:rPr>
        <w:t>Autor</w:t>
      </w:r>
      <w:r w:rsidR="006E3A08">
        <w:rPr>
          <w:rStyle w:val="Buchtitel"/>
          <w:rFonts w:ascii="Noto Sans" w:hAnsi="Noto Sans"/>
          <w:b w:val="0"/>
          <w:bCs w:val="0"/>
          <w:i w:val="0"/>
          <w:iCs w:val="0"/>
          <w:spacing w:val="0"/>
        </w:rPr>
        <w:t>:</w:t>
      </w:r>
      <w:r w:rsidR="00C700D6" w:rsidRPr="00D65919">
        <w:rPr>
          <w:rStyle w:val="Buchtitel"/>
          <w:rFonts w:ascii="Noto Sans" w:hAnsi="Noto Sans"/>
          <w:b w:val="0"/>
          <w:bCs w:val="0"/>
          <w:i w:val="0"/>
          <w:iCs w:val="0"/>
          <w:spacing w:val="0"/>
        </w:rPr>
        <w:t>innen</w:t>
      </w:r>
      <w:proofErr w:type="spellEnd"/>
      <w:proofErr w:type="gramEnd"/>
      <w:r w:rsidR="005B09DB" w:rsidRPr="00D65919">
        <w:rPr>
          <w:rStyle w:val="Buchtitel"/>
          <w:rFonts w:ascii="Noto Sans" w:hAnsi="Noto Sans"/>
          <w:b w:val="0"/>
          <w:bCs w:val="0"/>
          <w:i w:val="0"/>
          <w:iCs w:val="0"/>
          <w:spacing w:val="0"/>
        </w:rPr>
        <w:t>-/</w:t>
      </w:r>
      <w:proofErr w:type="spellStart"/>
      <w:r w:rsidR="005B09DB" w:rsidRPr="00D65919">
        <w:rPr>
          <w:rStyle w:val="Buchtitel"/>
          <w:rFonts w:ascii="Noto Sans" w:hAnsi="Noto Sans"/>
          <w:b w:val="0"/>
          <w:bCs w:val="0"/>
          <w:i w:val="0"/>
          <w:iCs w:val="0"/>
          <w:spacing w:val="0"/>
        </w:rPr>
        <w:t>Herausgeber</w:t>
      </w:r>
      <w:r w:rsidR="006E3A08">
        <w:rPr>
          <w:rStyle w:val="Buchtitel"/>
          <w:rFonts w:ascii="Noto Sans" w:hAnsi="Noto Sans"/>
          <w:b w:val="0"/>
          <w:bCs w:val="0"/>
          <w:i w:val="0"/>
          <w:iCs w:val="0"/>
          <w:spacing w:val="0"/>
        </w:rPr>
        <w:t>:</w:t>
      </w:r>
      <w:r w:rsidR="005B09DB" w:rsidRPr="00D65919">
        <w:rPr>
          <w:rStyle w:val="Buchtitel"/>
          <w:rFonts w:ascii="Noto Sans" w:hAnsi="Noto Sans"/>
          <w:b w:val="0"/>
          <w:bCs w:val="0"/>
          <w:i w:val="0"/>
          <w:iCs w:val="0"/>
          <w:spacing w:val="0"/>
        </w:rPr>
        <w:t>innen</w:t>
      </w:r>
      <w:r w:rsidR="00C700D6" w:rsidRPr="00D65919">
        <w:rPr>
          <w:rStyle w:val="Buchtitel"/>
          <w:rFonts w:ascii="Noto Sans" w:hAnsi="Noto Sans"/>
          <w:b w:val="0"/>
          <w:bCs w:val="0"/>
          <w:i w:val="0"/>
          <w:iCs w:val="0"/>
          <w:spacing w:val="0"/>
        </w:rPr>
        <w:t>namen</w:t>
      </w:r>
      <w:proofErr w:type="spellEnd"/>
      <w:r w:rsidR="00C700D6" w:rsidRPr="00D65919">
        <w:rPr>
          <w:rStyle w:val="Buchtitel"/>
          <w:rFonts w:ascii="Noto Sans" w:hAnsi="Noto Sans"/>
          <w:b w:val="0"/>
          <w:bCs w:val="0"/>
          <w:i w:val="0"/>
          <w:iCs w:val="0"/>
          <w:spacing w:val="0"/>
        </w:rPr>
        <w:t xml:space="preserve"> sortiert aufgelistet</w:t>
      </w:r>
      <w:r w:rsidR="00251E49" w:rsidRPr="00D65919">
        <w:rPr>
          <w:rStyle w:val="Buchtitel"/>
          <w:rFonts w:ascii="Noto Sans" w:hAnsi="Noto Sans"/>
          <w:b w:val="0"/>
          <w:bCs w:val="0"/>
          <w:i w:val="0"/>
          <w:iCs w:val="0"/>
          <w:spacing w:val="0"/>
        </w:rPr>
        <w:t>. Die Schriftgröße sollte 11</w:t>
      </w:r>
      <w:r w:rsidR="005B09DB" w:rsidRPr="00D65919">
        <w:rPr>
          <w:rStyle w:val="Buchtitel"/>
          <w:rFonts w:ascii="Noto Sans" w:hAnsi="Noto Sans"/>
          <w:b w:val="0"/>
          <w:bCs w:val="0"/>
          <w:i w:val="0"/>
          <w:iCs w:val="0"/>
          <w:spacing w:val="0"/>
        </w:rPr>
        <w:t xml:space="preserve"> </w:t>
      </w:r>
      <w:proofErr w:type="spellStart"/>
      <w:r w:rsidR="005B09DB" w:rsidRPr="00D65919">
        <w:rPr>
          <w:rStyle w:val="Buchtitel"/>
          <w:rFonts w:ascii="Noto Sans" w:hAnsi="Noto Sans"/>
          <w:b w:val="0"/>
          <w:bCs w:val="0"/>
          <w:i w:val="0"/>
          <w:iCs w:val="0"/>
          <w:spacing w:val="0"/>
        </w:rPr>
        <w:t>pt</w:t>
      </w:r>
      <w:proofErr w:type="spellEnd"/>
      <w:r w:rsidR="005B09DB" w:rsidRPr="00D65919">
        <w:rPr>
          <w:rStyle w:val="Buchtitel"/>
          <w:rFonts w:ascii="Noto Sans" w:hAnsi="Noto Sans"/>
          <w:b w:val="0"/>
          <w:bCs w:val="0"/>
          <w:i w:val="0"/>
          <w:iCs w:val="0"/>
          <w:spacing w:val="0"/>
        </w:rPr>
        <w:t>.</w:t>
      </w:r>
      <w:r w:rsidR="00251E49" w:rsidRPr="00D65919">
        <w:rPr>
          <w:rStyle w:val="Buchtitel"/>
          <w:rFonts w:ascii="Noto Sans" w:hAnsi="Noto Sans"/>
          <w:b w:val="0"/>
          <w:bCs w:val="0"/>
          <w:i w:val="0"/>
          <w:iCs w:val="0"/>
          <w:spacing w:val="0"/>
        </w:rPr>
        <w:t xml:space="preserve"> betragen in der Schriftart </w:t>
      </w:r>
      <w:r w:rsidR="006E3A08">
        <w:rPr>
          <w:rStyle w:val="Buchtitel"/>
          <w:rFonts w:ascii="Noto Sans" w:hAnsi="Noto Sans"/>
          <w:b w:val="0"/>
          <w:bCs w:val="0"/>
          <w:i w:val="0"/>
          <w:iCs w:val="0"/>
          <w:spacing w:val="0"/>
        </w:rPr>
        <w:t>Noto</w:t>
      </w:r>
      <w:r w:rsidR="00251E49" w:rsidRPr="00D65919">
        <w:rPr>
          <w:rStyle w:val="Buchtitel"/>
          <w:rFonts w:ascii="Noto Sans" w:hAnsi="Noto Sans"/>
          <w:b w:val="0"/>
          <w:bCs w:val="0"/>
          <w:i w:val="0"/>
          <w:iCs w:val="0"/>
          <w:spacing w:val="0"/>
        </w:rPr>
        <w:t xml:space="preserve"> Sans, der Absatz </w:t>
      </w:r>
      <w:r w:rsidR="005B09DB" w:rsidRPr="00D65919">
        <w:rPr>
          <w:rStyle w:val="Buchtitel"/>
          <w:rFonts w:ascii="Noto Sans" w:hAnsi="Noto Sans"/>
          <w:b w:val="0"/>
          <w:bCs w:val="0"/>
          <w:i w:val="0"/>
          <w:iCs w:val="0"/>
          <w:spacing w:val="0"/>
        </w:rPr>
        <w:t xml:space="preserve">sollte </w:t>
      </w:r>
      <w:r w:rsidR="00251E49" w:rsidRPr="00D65919">
        <w:rPr>
          <w:rStyle w:val="Buchtitel"/>
          <w:rFonts w:ascii="Noto Sans" w:hAnsi="Noto Sans"/>
          <w:b w:val="0"/>
          <w:bCs w:val="0"/>
          <w:i w:val="0"/>
          <w:iCs w:val="0"/>
          <w:spacing w:val="0"/>
        </w:rPr>
        <w:t xml:space="preserve">hängend und um </w:t>
      </w:r>
      <w:r w:rsidR="006E3A08">
        <w:rPr>
          <w:rStyle w:val="Buchtitel"/>
          <w:rFonts w:ascii="Noto Sans" w:hAnsi="Noto Sans"/>
          <w:b w:val="0"/>
          <w:bCs w:val="0"/>
          <w:i w:val="0"/>
          <w:iCs w:val="0"/>
          <w:spacing w:val="0"/>
        </w:rPr>
        <w:t xml:space="preserve">1 </w:t>
      </w:r>
      <w:r w:rsidR="00251E49" w:rsidRPr="00D65919">
        <w:rPr>
          <w:rStyle w:val="Buchtitel"/>
          <w:rFonts w:ascii="Noto Sans" w:hAnsi="Noto Sans"/>
          <w:b w:val="0"/>
          <w:bCs w:val="0"/>
          <w:i w:val="0"/>
          <w:iCs w:val="0"/>
          <w:spacing w:val="0"/>
        </w:rPr>
        <w:t xml:space="preserve">cm eingerückt </w:t>
      </w:r>
      <w:r w:rsidR="005B09DB" w:rsidRPr="00D65919">
        <w:rPr>
          <w:rStyle w:val="Buchtitel"/>
          <w:rFonts w:ascii="Noto Sans" w:hAnsi="Noto Sans"/>
          <w:b w:val="0"/>
          <w:bCs w:val="0"/>
          <w:i w:val="0"/>
          <w:iCs w:val="0"/>
          <w:spacing w:val="0"/>
        </w:rPr>
        <w:t>formatiert werden</w:t>
      </w:r>
      <w:r w:rsidR="00251E49" w:rsidRPr="00D65919">
        <w:rPr>
          <w:rStyle w:val="Buchtitel"/>
          <w:rFonts w:ascii="Noto Sans" w:hAnsi="Noto Sans"/>
          <w:b w:val="0"/>
          <w:bCs w:val="0"/>
          <w:i w:val="0"/>
          <w:iCs w:val="0"/>
          <w:spacing w:val="0"/>
        </w:rPr>
        <w:t>:</w:t>
      </w:r>
    </w:p>
    <w:p w14:paraId="6CAE90D2" w14:textId="06F8BC5E" w:rsidR="00904BB3" w:rsidRPr="00D65919" w:rsidRDefault="009630C7" w:rsidP="006E3A08">
      <w:pPr>
        <w:pStyle w:val="Literaturverzeichnis1"/>
        <w:rPr>
          <w:rStyle w:val="Buchtitel"/>
          <w:rFonts w:ascii="Noto Sans" w:hAnsi="Noto Sans"/>
          <w:b w:val="0"/>
          <w:i w:val="0"/>
          <w:spacing w:val="0"/>
        </w:rPr>
      </w:pPr>
      <w:r w:rsidRPr="00D65919">
        <w:rPr>
          <w:rStyle w:val="Buchtitel"/>
          <w:rFonts w:ascii="Noto Sans" w:hAnsi="Noto Sans"/>
          <w:b w:val="0"/>
          <w:i w:val="0"/>
          <w:spacing w:val="0"/>
        </w:rPr>
        <w:fldChar w:fldCharType="begin"/>
      </w:r>
      <w:r w:rsidRPr="00D65919">
        <w:rPr>
          <w:rStyle w:val="Buchtitel"/>
          <w:rFonts w:ascii="Noto Sans" w:hAnsi="Noto Sans"/>
          <w:b w:val="0"/>
          <w:i w:val="0"/>
          <w:spacing w:val="0"/>
        </w:rPr>
        <w:instrText xml:space="preserve"> ADDIN ZOTERO_BIBL {"custom":[]} CSL_BIBLIOGRAPHY </w:instrText>
      </w:r>
      <w:r w:rsidRPr="00D65919">
        <w:rPr>
          <w:rStyle w:val="Buchtitel"/>
          <w:rFonts w:ascii="Noto Sans" w:hAnsi="Noto Sans"/>
          <w:b w:val="0"/>
          <w:i w:val="0"/>
          <w:spacing w:val="0"/>
        </w:rPr>
        <w:fldChar w:fldCharType="separate"/>
      </w:r>
    </w:p>
    <w:p w14:paraId="4BDE1127" w14:textId="32DC71EC" w:rsidR="00DE7FB1" w:rsidRPr="00D65919" w:rsidRDefault="00DE7FB1" w:rsidP="006E3A08">
      <w:pPr>
        <w:pStyle w:val="Literaturverzeichnis1"/>
        <w:rPr>
          <w:rStyle w:val="Buchtitel"/>
          <w:rFonts w:ascii="Noto Sans" w:hAnsi="Noto Sans"/>
          <w:b w:val="0"/>
          <w:i w:val="0"/>
          <w:spacing w:val="0"/>
        </w:rPr>
      </w:pPr>
      <w:r w:rsidRPr="00D65919">
        <w:rPr>
          <w:rStyle w:val="Buchtitel"/>
          <w:rFonts w:ascii="Noto Sans" w:hAnsi="Noto Sans"/>
          <w:b w:val="0"/>
          <w:i w:val="0"/>
          <w:spacing w:val="0"/>
        </w:rPr>
        <w:t>Bundesinstitut für Bau-, Stadt- und Raumforschung (BBSR) (Hrsg.) (2011): Raumordnungsbericht 2011. http://www.bbsr.bund.de/BBSR/DE/Veroeffentlichungen/Sonderveroeffentlichungen/2012/ROB2011.ht</w:t>
      </w:r>
      <w:r w:rsidR="00DD5E11" w:rsidRPr="00D65919">
        <w:rPr>
          <w:rStyle w:val="Buchtitel"/>
          <w:rFonts w:ascii="Noto Sans" w:hAnsi="Noto Sans"/>
          <w:b w:val="0"/>
          <w:i w:val="0"/>
          <w:spacing w:val="0"/>
        </w:rPr>
        <w:t>ml [Letzter Zugriff: 23.4.2012]</w:t>
      </w:r>
    </w:p>
    <w:p w14:paraId="4E0B2C99" w14:textId="4BDD4B4A" w:rsidR="001433AD" w:rsidRPr="00D65919" w:rsidRDefault="001433AD" w:rsidP="006E3A08">
      <w:pPr>
        <w:pStyle w:val="Literaturverzeichnis1"/>
        <w:rPr>
          <w:rStyle w:val="Buchtitel"/>
          <w:rFonts w:ascii="Noto Sans" w:hAnsi="Noto Sans"/>
          <w:b w:val="0"/>
          <w:i w:val="0"/>
          <w:spacing w:val="0"/>
          <w:lang w:val="en-GB"/>
        </w:rPr>
      </w:pPr>
      <w:r w:rsidRPr="00D65919">
        <w:rPr>
          <w:rStyle w:val="Buchtitel"/>
          <w:rFonts w:ascii="Noto Sans" w:hAnsi="Noto Sans"/>
          <w:b w:val="0"/>
          <w:i w:val="0"/>
          <w:spacing w:val="0"/>
        </w:rPr>
        <w:t>de Lange, N</w:t>
      </w:r>
      <w:r w:rsidR="00F7692B" w:rsidRPr="00D65919">
        <w:rPr>
          <w:rStyle w:val="Buchtitel"/>
          <w:rFonts w:ascii="Noto Sans" w:hAnsi="Noto Sans"/>
          <w:b w:val="0"/>
          <w:i w:val="0"/>
          <w:spacing w:val="0"/>
        </w:rPr>
        <w:t>.</w:t>
      </w:r>
      <w:r w:rsidRPr="00D65919">
        <w:rPr>
          <w:rStyle w:val="Buchtitel"/>
          <w:rFonts w:ascii="Noto Sans" w:hAnsi="Noto Sans"/>
          <w:b w:val="0"/>
          <w:i w:val="0"/>
          <w:spacing w:val="0"/>
        </w:rPr>
        <w:t xml:space="preserve">: Geoinformatik in Theorie und Praxis. Grundlagen von Geoinformationssystemen, Fernerkundung und digitaler Bildverarbeitung. </w:t>
      </w:r>
      <w:r w:rsidRPr="00D65919">
        <w:rPr>
          <w:rStyle w:val="Buchtitel"/>
          <w:rFonts w:ascii="Noto Sans" w:hAnsi="Noto Sans"/>
          <w:b w:val="0"/>
          <w:i w:val="0"/>
          <w:spacing w:val="0"/>
          <w:lang w:val="en-GB"/>
        </w:rPr>
        <w:t>4. Aufl., Berlin: Springer</w:t>
      </w:r>
    </w:p>
    <w:p w14:paraId="20AC2F01" w14:textId="464A60E3" w:rsidR="00904BB3" w:rsidRPr="00D65919" w:rsidRDefault="001433AD" w:rsidP="006E3A08">
      <w:pPr>
        <w:pStyle w:val="Literaturverzeichnis1"/>
        <w:rPr>
          <w:rStyle w:val="Buchtitel"/>
          <w:rFonts w:ascii="Noto Sans" w:hAnsi="Noto Sans"/>
          <w:b w:val="0"/>
          <w:i w:val="0"/>
          <w:spacing w:val="0"/>
          <w:lang w:val="en-US"/>
        </w:rPr>
      </w:pPr>
      <w:r w:rsidRPr="00D65919">
        <w:rPr>
          <w:rStyle w:val="Buchtitel"/>
          <w:rFonts w:ascii="Noto Sans" w:hAnsi="Noto Sans"/>
          <w:b w:val="0"/>
          <w:i w:val="0"/>
          <w:spacing w:val="0"/>
          <w:lang w:val="en-GB"/>
        </w:rPr>
        <w:t xml:space="preserve">Mackinnon, D.; Cumbers, A. (2007): </w:t>
      </w:r>
      <w:r w:rsidR="00893B43" w:rsidRPr="00D65919">
        <w:rPr>
          <w:rStyle w:val="Buchtitel"/>
          <w:rFonts w:ascii="Noto Sans" w:hAnsi="Noto Sans"/>
          <w:b w:val="0"/>
          <w:i w:val="0"/>
          <w:spacing w:val="0"/>
          <w:lang w:val="en-GB"/>
        </w:rPr>
        <w:t xml:space="preserve">An introduction to economic geography. </w:t>
      </w:r>
      <w:r w:rsidR="00893B43" w:rsidRPr="00D65919">
        <w:rPr>
          <w:rStyle w:val="Buchtitel"/>
          <w:rFonts w:ascii="Noto Sans" w:hAnsi="Noto Sans"/>
          <w:b w:val="0"/>
          <w:i w:val="0"/>
          <w:spacing w:val="0"/>
          <w:lang w:val="en-US"/>
        </w:rPr>
        <w:t>Globalization, uneven development and place. Harlow: Pearson</w:t>
      </w:r>
    </w:p>
    <w:p w14:paraId="0272DD6C" w14:textId="3A91B779" w:rsidR="00447D4F" w:rsidRPr="00D65919" w:rsidRDefault="00251E49" w:rsidP="006E3A08">
      <w:pPr>
        <w:pStyle w:val="Literaturverzeichnis1"/>
        <w:rPr>
          <w:rStyle w:val="Buchtitel"/>
          <w:rFonts w:ascii="Noto Sans" w:hAnsi="Noto Sans"/>
          <w:b w:val="0"/>
          <w:i w:val="0"/>
          <w:spacing w:val="0"/>
        </w:rPr>
      </w:pPr>
      <w:r w:rsidRPr="00D65919">
        <w:rPr>
          <w:rStyle w:val="Buchtitel"/>
          <w:rFonts w:ascii="Noto Sans" w:hAnsi="Noto Sans"/>
          <w:b w:val="0"/>
          <w:i w:val="0"/>
          <w:spacing w:val="0"/>
          <w:lang w:val="en-US"/>
        </w:rPr>
        <w:t>Pries</w:t>
      </w:r>
      <w:r w:rsidR="00447D4F" w:rsidRPr="00D65919">
        <w:rPr>
          <w:rStyle w:val="Buchtitel"/>
          <w:rFonts w:ascii="Noto Sans" w:hAnsi="Noto Sans"/>
          <w:b w:val="0"/>
          <w:i w:val="0"/>
          <w:spacing w:val="0"/>
          <w:lang w:val="en-US"/>
        </w:rPr>
        <w:t>, L</w:t>
      </w:r>
      <w:r w:rsidR="00F7692B" w:rsidRPr="00D65919">
        <w:rPr>
          <w:rStyle w:val="Buchtitel"/>
          <w:rFonts w:ascii="Noto Sans" w:hAnsi="Noto Sans"/>
          <w:b w:val="0"/>
          <w:i w:val="0"/>
          <w:spacing w:val="0"/>
          <w:lang w:val="en-US"/>
        </w:rPr>
        <w:t>.</w:t>
      </w:r>
      <w:r w:rsidR="00447D4F" w:rsidRPr="00D65919">
        <w:rPr>
          <w:rStyle w:val="Buchtitel"/>
          <w:rFonts w:ascii="Noto Sans" w:hAnsi="Noto Sans"/>
          <w:b w:val="0"/>
          <w:i w:val="0"/>
          <w:spacing w:val="0"/>
          <w:lang w:val="en-US"/>
        </w:rPr>
        <w:t xml:space="preserve"> (2016): Soziologie. </w:t>
      </w:r>
      <w:r w:rsidR="00447D4F" w:rsidRPr="00D65919">
        <w:rPr>
          <w:rStyle w:val="Buchtitel"/>
          <w:rFonts w:ascii="Noto Sans" w:hAnsi="Noto Sans"/>
          <w:b w:val="0"/>
          <w:i w:val="0"/>
          <w:spacing w:val="0"/>
        </w:rPr>
        <w:t>Schlüsselbegriffe, Herangehensweisen, Perspektiven. 2. Auflage, Weinheim, Basel: Beltz Juventa</w:t>
      </w:r>
    </w:p>
    <w:p w14:paraId="1E247703" w14:textId="162C0D6E" w:rsidR="00904BB3" w:rsidRPr="00D65919" w:rsidRDefault="00251E49" w:rsidP="006E3A08">
      <w:pPr>
        <w:pStyle w:val="Literaturverzeichnis1"/>
        <w:rPr>
          <w:rStyle w:val="Buchtitel"/>
          <w:rFonts w:ascii="Noto Sans" w:hAnsi="Noto Sans"/>
          <w:b w:val="0"/>
          <w:i w:val="0"/>
          <w:spacing w:val="0"/>
        </w:rPr>
      </w:pPr>
      <w:r w:rsidRPr="00D65919">
        <w:rPr>
          <w:rStyle w:val="Buchtitel"/>
          <w:rFonts w:ascii="Noto Sans" w:hAnsi="Noto Sans"/>
          <w:b w:val="0"/>
          <w:i w:val="0"/>
          <w:spacing w:val="-2"/>
        </w:rPr>
        <w:t>Rosol, M</w:t>
      </w:r>
      <w:r w:rsidR="00F7692B" w:rsidRPr="00D65919">
        <w:rPr>
          <w:rStyle w:val="Buchtitel"/>
          <w:rFonts w:ascii="Noto Sans" w:hAnsi="Noto Sans"/>
          <w:b w:val="0"/>
          <w:i w:val="0"/>
          <w:spacing w:val="-2"/>
        </w:rPr>
        <w:t>.;</w:t>
      </w:r>
      <w:r w:rsidRPr="00D65919">
        <w:rPr>
          <w:rStyle w:val="Buchtitel"/>
          <w:rFonts w:ascii="Noto Sans" w:hAnsi="Noto Sans"/>
          <w:b w:val="0"/>
          <w:i w:val="0"/>
          <w:spacing w:val="-2"/>
        </w:rPr>
        <w:t xml:space="preserve"> Dzudzek</w:t>
      </w:r>
      <w:r w:rsidR="00904BB3" w:rsidRPr="00D65919">
        <w:rPr>
          <w:rStyle w:val="Buchtitel"/>
          <w:rFonts w:ascii="Noto Sans" w:hAnsi="Noto Sans"/>
          <w:b w:val="0"/>
          <w:i w:val="0"/>
          <w:spacing w:val="-2"/>
        </w:rPr>
        <w:t>, I</w:t>
      </w:r>
      <w:r w:rsidR="00F7692B" w:rsidRPr="00D65919">
        <w:rPr>
          <w:rStyle w:val="Buchtitel"/>
          <w:rFonts w:ascii="Noto Sans" w:hAnsi="Noto Sans"/>
          <w:b w:val="0"/>
          <w:i w:val="0"/>
          <w:spacing w:val="-2"/>
        </w:rPr>
        <w:t>.</w:t>
      </w:r>
      <w:r w:rsidR="00904BB3" w:rsidRPr="00D65919">
        <w:rPr>
          <w:rStyle w:val="Buchtitel"/>
          <w:rFonts w:ascii="Noto Sans" w:hAnsi="Noto Sans"/>
          <w:b w:val="0"/>
          <w:i w:val="0"/>
          <w:spacing w:val="-2"/>
        </w:rPr>
        <w:t xml:space="preserve"> (2016): </w:t>
      </w:r>
      <w:r w:rsidRPr="00D65919">
        <w:rPr>
          <w:rStyle w:val="Buchtitel"/>
          <w:rFonts w:ascii="Noto Sans" w:hAnsi="Noto Sans"/>
          <w:b w:val="0"/>
          <w:i w:val="0"/>
          <w:spacing w:val="-2"/>
        </w:rPr>
        <w:t>Partizip</w:t>
      </w:r>
      <w:r w:rsidR="00F7692B" w:rsidRPr="00D65919">
        <w:rPr>
          <w:rStyle w:val="Buchtitel"/>
          <w:rFonts w:ascii="Noto Sans" w:hAnsi="Noto Sans"/>
          <w:b w:val="0"/>
          <w:i w:val="0"/>
          <w:spacing w:val="-2"/>
        </w:rPr>
        <w:t>ative Planung. In: Belina, B.;</w:t>
      </w:r>
      <w:r w:rsidRPr="00D65919">
        <w:rPr>
          <w:rStyle w:val="Buchtitel"/>
          <w:rFonts w:ascii="Noto Sans" w:hAnsi="Noto Sans"/>
          <w:b w:val="0"/>
          <w:i w:val="0"/>
          <w:spacing w:val="-2"/>
        </w:rPr>
        <w:t xml:space="preserve"> Naumann, M</w:t>
      </w:r>
      <w:r w:rsidR="00F7692B" w:rsidRPr="00D65919">
        <w:rPr>
          <w:rStyle w:val="Buchtitel"/>
          <w:rFonts w:ascii="Noto Sans" w:hAnsi="Noto Sans"/>
          <w:b w:val="0"/>
          <w:i w:val="0"/>
          <w:spacing w:val="-2"/>
        </w:rPr>
        <w:t xml:space="preserve">.; </w:t>
      </w:r>
      <w:r w:rsidRPr="00D65919">
        <w:rPr>
          <w:rStyle w:val="Buchtitel"/>
          <w:rFonts w:ascii="Noto Sans" w:hAnsi="Noto Sans"/>
          <w:b w:val="0"/>
          <w:i w:val="0"/>
          <w:spacing w:val="-2"/>
        </w:rPr>
        <w:t>Strüver</w:t>
      </w:r>
      <w:r w:rsidR="00904BB3" w:rsidRPr="00D65919">
        <w:rPr>
          <w:rStyle w:val="Buchtitel"/>
          <w:rFonts w:ascii="Noto Sans" w:hAnsi="Noto Sans"/>
          <w:b w:val="0"/>
          <w:i w:val="0"/>
          <w:spacing w:val="-2"/>
        </w:rPr>
        <w:t>, A</w:t>
      </w:r>
      <w:r w:rsidR="00F7692B" w:rsidRPr="00D65919">
        <w:rPr>
          <w:rStyle w:val="Buchtitel"/>
          <w:rFonts w:ascii="Noto Sans" w:hAnsi="Noto Sans"/>
          <w:b w:val="0"/>
          <w:i w:val="0"/>
          <w:spacing w:val="-2"/>
        </w:rPr>
        <w:t>.</w:t>
      </w:r>
      <w:r w:rsidR="00904BB3" w:rsidRPr="00D65919">
        <w:rPr>
          <w:rStyle w:val="Buchtitel"/>
          <w:rFonts w:ascii="Noto Sans" w:hAnsi="Noto Sans"/>
          <w:b w:val="0"/>
          <w:i w:val="0"/>
          <w:spacing w:val="0"/>
        </w:rPr>
        <w:t xml:space="preserve"> (Hg.): Handbuch Kritische Stadtgeographie. 2. Auflage, Münster: Verlag Westfälisches Dampfboot, S. 212-217</w:t>
      </w:r>
    </w:p>
    <w:p w14:paraId="72D22218" w14:textId="44724B9D" w:rsidR="00447D4F" w:rsidRPr="00D65919" w:rsidRDefault="009630C7" w:rsidP="006E3A08">
      <w:pPr>
        <w:pStyle w:val="Literaturverzeichnis1"/>
        <w:rPr>
          <w:rStyle w:val="Buchtitel"/>
          <w:rFonts w:ascii="Noto Sans" w:hAnsi="Noto Sans"/>
          <w:b w:val="0"/>
          <w:i w:val="0"/>
          <w:spacing w:val="0"/>
        </w:rPr>
      </w:pPr>
      <w:r w:rsidRPr="00D65919">
        <w:rPr>
          <w:rStyle w:val="Buchtitel"/>
          <w:rFonts w:ascii="Noto Sans" w:hAnsi="Noto Sans"/>
          <w:b w:val="0"/>
          <w:i w:val="0"/>
          <w:spacing w:val="0"/>
        </w:rPr>
        <w:fldChar w:fldCharType="end"/>
      </w:r>
      <w:r w:rsidR="00DE7FB1" w:rsidRPr="00D65919">
        <w:rPr>
          <w:rStyle w:val="Buchtitel"/>
          <w:rFonts w:ascii="Noto Sans" w:hAnsi="Noto Sans"/>
          <w:b w:val="0"/>
          <w:i w:val="0"/>
          <w:spacing w:val="0"/>
        </w:rPr>
        <w:t>T</w:t>
      </w:r>
      <w:r w:rsidR="00251E49" w:rsidRPr="00D65919">
        <w:rPr>
          <w:rStyle w:val="Buchtitel"/>
          <w:rFonts w:ascii="Noto Sans" w:hAnsi="Noto Sans"/>
          <w:b w:val="0"/>
          <w:i w:val="0"/>
          <w:spacing w:val="0"/>
        </w:rPr>
        <w:t>erkessidis</w:t>
      </w:r>
      <w:r w:rsidR="00DE7FB1" w:rsidRPr="00D65919">
        <w:rPr>
          <w:rStyle w:val="Buchtitel"/>
          <w:rFonts w:ascii="Noto Sans" w:hAnsi="Noto Sans"/>
          <w:b w:val="0"/>
          <w:i w:val="0"/>
          <w:spacing w:val="0"/>
        </w:rPr>
        <w:t>, M</w:t>
      </w:r>
      <w:r w:rsidR="00F7692B" w:rsidRPr="00D65919">
        <w:rPr>
          <w:rStyle w:val="Buchtitel"/>
          <w:rFonts w:ascii="Noto Sans" w:hAnsi="Noto Sans"/>
          <w:b w:val="0"/>
          <w:i w:val="0"/>
          <w:spacing w:val="0"/>
        </w:rPr>
        <w:t>.</w:t>
      </w:r>
      <w:r w:rsidR="00DE7FB1" w:rsidRPr="00D65919">
        <w:rPr>
          <w:rStyle w:val="Buchtitel"/>
          <w:rFonts w:ascii="Noto Sans" w:hAnsi="Noto Sans"/>
          <w:b w:val="0"/>
          <w:i w:val="0"/>
          <w:spacing w:val="0"/>
        </w:rPr>
        <w:t xml:space="preserve"> (2018): Rassismus definieren (1998/2017). In: F</w:t>
      </w:r>
      <w:r w:rsidR="00251E49" w:rsidRPr="00D65919">
        <w:rPr>
          <w:rStyle w:val="Buchtitel"/>
          <w:rFonts w:ascii="Noto Sans" w:hAnsi="Noto Sans"/>
          <w:b w:val="0"/>
          <w:i w:val="0"/>
          <w:spacing w:val="0"/>
        </w:rPr>
        <w:t>oroutan, N</w:t>
      </w:r>
      <w:r w:rsidR="00F7692B" w:rsidRPr="00D65919">
        <w:rPr>
          <w:rStyle w:val="Buchtitel"/>
          <w:rFonts w:ascii="Noto Sans" w:hAnsi="Noto Sans"/>
          <w:b w:val="0"/>
          <w:i w:val="0"/>
          <w:spacing w:val="0"/>
        </w:rPr>
        <w:t>.;</w:t>
      </w:r>
      <w:r w:rsidR="00251E49" w:rsidRPr="00D65919">
        <w:rPr>
          <w:rStyle w:val="Buchtitel"/>
          <w:rFonts w:ascii="Noto Sans" w:hAnsi="Noto Sans"/>
          <w:b w:val="0"/>
          <w:i w:val="0"/>
          <w:spacing w:val="0"/>
        </w:rPr>
        <w:t xml:space="preserve"> Geulen, C</w:t>
      </w:r>
      <w:r w:rsidR="00F7692B" w:rsidRPr="00D65919">
        <w:rPr>
          <w:rStyle w:val="Buchtitel"/>
          <w:rFonts w:ascii="Noto Sans" w:hAnsi="Noto Sans"/>
          <w:b w:val="0"/>
          <w:i w:val="0"/>
          <w:spacing w:val="0"/>
        </w:rPr>
        <w:t>.;</w:t>
      </w:r>
      <w:r w:rsidR="00251E49" w:rsidRPr="00D65919">
        <w:rPr>
          <w:rStyle w:val="Buchtitel"/>
          <w:rFonts w:ascii="Noto Sans" w:hAnsi="Noto Sans"/>
          <w:b w:val="0"/>
          <w:i w:val="0"/>
          <w:spacing w:val="0"/>
        </w:rPr>
        <w:t xml:space="preserve"> Illmer S</w:t>
      </w:r>
      <w:r w:rsidR="00F7692B" w:rsidRPr="00D65919">
        <w:rPr>
          <w:rStyle w:val="Buchtitel"/>
          <w:rFonts w:ascii="Noto Sans" w:hAnsi="Noto Sans"/>
          <w:b w:val="0"/>
          <w:i w:val="0"/>
          <w:spacing w:val="0"/>
        </w:rPr>
        <w:t>;</w:t>
      </w:r>
      <w:r w:rsidR="00251E49" w:rsidRPr="00D65919">
        <w:rPr>
          <w:rStyle w:val="Buchtitel"/>
          <w:rFonts w:ascii="Noto Sans" w:hAnsi="Noto Sans"/>
          <w:b w:val="0"/>
          <w:i w:val="0"/>
          <w:spacing w:val="0"/>
        </w:rPr>
        <w:t xml:space="preserve"> Vogel, K</w:t>
      </w:r>
      <w:r w:rsidR="00F7692B" w:rsidRPr="00D65919">
        <w:rPr>
          <w:rStyle w:val="Buchtitel"/>
          <w:rFonts w:ascii="Noto Sans" w:hAnsi="Noto Sans"/>
          <w:b w:val="0"/>
          <w:i w:val="0"/>
          <w:spacing w:val="0"/>
        </w:rPr>
        <w:t>.;</w:t>
      </w:r>
      <w:r w:rsidR="00251E49" w:rsidRPr="00D65919">
        <w:rPr>
          <w:rStyle w:val="Buchtitel"/>
          <w:rFonts w:ascii="Noto Sans" w:hAnsi="Noto Sans"/>
          <w:b w:val="0"/>
          <w:i w:val="0"/>
          <w:spacing w:val="0"/>
        </w:rPr>
        <w:t xml:space="preserve"> </w:t>
      </w:r>
      <w:proofErr w:type="spellStart"/>
      <w:r w:rsidR="00251E49" w:rsidRPr="00D65919">
        <w:rPr>
          <w:rStyle w:val="Buchtitel"/>
          <w:rFonts w:ascii="Noto Sans" w:hAnsi="Noto Sans"/>
          <w:b w:val="0"/>
          <w:i w:val="0"/>
          <w:spacing w:val="0"/>
        </w:rPr>
        <w:t>Wernsing</w:t>
      </w:r>
      <w:proofErr w:type="spellEnd"/>
      <w:r w:rsidR="00DE7FB1" w:rsidRPr="00D65919">
        <w:rPr>
          <w:rStyle w:val="Buchtitel"/>
          <w:rFonts w:ascii="Noto Sans" w:hAnsi="Noto Sans"/>
          <w:b w:val="0"/>
          <w:i w:val="0"/>
          <w:spacing w:val="0"/>
        </w:rPr>
        <w:t>, S</w:t>
      </w:r>
      <w:r w:rsidR="00F7692B" w:rsidRPr="00D65919">
        <w:rPr>
          <w:rStyle w:val="Buchtitel"/>
          <w:rFonts w:ascii="Noto Sans" w:hAnsi="Noto Sans"/>
          <w:b w:val="0"/>
          <w:i w:val="0"/>
          <w:spacing w:val="0"/>
        </w:rPr>
        <w:t>.</w:t>
      </w:r>
      <w:r w:rsidR="00DE7FB1" w:rsidRPr="00D65919">
        <w:rPr>
          <w:rStyle w:val="Buchtitel"/>
          <w:rFonts w:ascii="Noto Sans" w:hAnsi="Noto Sans"/>
          <w:b w:val="0"/>
          <w:i w:val="0"/>
          <w:spacing w:val="0"/>
        </w:rPr>
        <w:t xml:space="preserve"> (Hrsg.): Das</w:t>
      </w:r>
      <w:r w:rsidR="00390C1A" w:rsidRPr="00D65919">
        <w:rPr>
          <w:rStyle w:val="Buchtitel"/>
          <w:rFonts w:ascii="Noto Sans" w:hAnsi="Noto Sans"/>
          <w:b w:val="0"/>
          <w:i w:val="0"/>
          <w:spacing w:val="0"/>
        </w:rPr>
        <w:t xml:space="preserve"> Phantom "Rasse". Zur Ge</w:t>
      </w:r>
      <w:r w:rsidR="00DE7FB1" w:rsidRPr="00D65919">
        <w:rPr>
          <w:rStyle w:val="Buchtitel"/>
          <w:rFonts w:ascii="Noto Sans" w:hAnsi="Noto Sans"/>
          <w:b w:val="0"/>
          <w:i w:val="0"/>
          <w:spacing w:val="0"/>
        </w:rPr>
        <w:t>schichte und Wirkungsmacht von Rassismus. Wien, Köln, Weimar: Böhlau Verlag (Schriften des Deutschen Hygiene-Museums Dresden, 13) S. 65–84</w:t>
      </w:r>
    </w:p>
    <w:p w14:paraId="777317EA" w14:textId="77777777" w:rsidR="001433AD" w:rsidRPr="00D65919" w:rsidRDefault="001433AD" w:rsidP="006E3A08">
      <w:pPr>
        <w:pStyle w:val="Literaturverzeichnis1"/>
        <w:rPr>
          <w:rStyle w:val="Buchtitel"/>
          <w:rFonts w:ascii="Noto Sans" w:hAnsi="Noto Sans"/>
          <w:b w:val="0"/>
          <w:i w:val="0"/>
          <w:spacing w:val="0"/>
        </w:rPr>
      </w:pPr>
      <w:r w:rsidRPr="00D65919">
        <w:rPr>
          <w:rStyle w:val="Buchtitel"/>
          <w:rFonts w:ascii="Noto Sans" w:hAnsi="Noto Sans"/>
          <w:b w:val="0"/>
          <w:i w:val="0"/>
          <w:spacing w:val="0"/>
          <w:lang w:val="en-GB"/>
        </w:rPr>
        <w:t xml:space="preserve">Wolff, S.; </w:t>
      </w:r>
      <w:proofErr w:type="spellStart"/>
      <w:r w:rsidRPr="00D65919">
        <w:rPr>
          <w:rStyle w:val="Buchtitel"/>
          <w:rFonts w:ascii="Noto Sans" w:hAnsi="Noto Sans"/>
          <w:b w:val="0"/>
          <w:i w:val="0"/>
          <w:spacing w:val="0"/>
          <w:lang w:val="en-GB"/>
        </w:rPr>
        <w:t>Schulp</w:t>
      </w:r>
      <w:proofErr w:type="spellEnd"/>
      <w:r w:rsidRPr="00D65919">
        <w:rPr>
          <w:rStyle w:val="Buchtitel"/>
          <w:rFonts w:ascii="Noto Sans" w:hAnsi="Noto Sans"/>
          <w:b w:val="0"/>
          <w:i w:val="0"/>
          <w:spacing w:val="0"/>
          <w:lang w:val="en-GB"/>
        </w:rPr>
        <w:t xml:space="preserve">, C. J. E.; </w:t>
      </w:r>
      <w:proofErr w:type="spellStart"/>
      <w:r w:rsidRPr="00D65919">
        <w:rPr>
          <w:rStyle w:val="Buchtitel"/>
          <w:rFonts w:ascii="Noto Sans" w:hAnsi="Noto Sans"/>
          <w:b w:val="0"/>
          <w:i w:val="0"/>
          <w:spacing w:val="0"/>
          <w:lang w:val="en-GB"/>
        </w:rPr>
        <w:t>Verburg</w:t>
      </w:r>
      <w:proofErr w:type="spellEnd"/>
      <w:r w:rsidRPr="00D65919">
        <w:rPr>
          <w:rStyle w:val="Buchtitel"/>
          <w:rFonts w:ascii="Noto Sans" w:hAnsi="Noto Sans"/>
          <w:b w:val="0"/>
          <w:i w:val="0"/>
          <w:spacing w:val="0"/>
          <w:lang w:val="en-GB"/>
        </w:rPr>
        <w:t xml:space="preserve">, P. H. (2015): Mapping ecosystem services demand: A review of current research and future perspectives. </w:t>
      </w:r>
      <w:r w:rsidRPr="00D65919">
        <w:rPr>
          <w:rStyle w:val="Buchtitel"/>
          <w:rFonts w:ascii="Noto Sans" w:hAnsi="Noto Sans"/>
          <w:b w:val="0"/>
          <w:i w:val="0"/>
          <w:spacing w:val="0"/>
        </w:rPr>
        <w:t xml:space="preserve">In: </w:t>
      </w:r>
      <w:proofErr w:type="spellStart"/>
      <w:r w:rsidRPr="00D65919">
        <w:rPr>
          <w:rStyle w:val="Buchtitel"/>
          <w:rFonts w:ascii="Noto Sans" w:hAnsi="Noto Sans"/>
          <w:b w:val="0"/>
          <w:i w:val="0"/>
          <w:spacing w:val="0"/>
        </w:rPr>
        <w:t>Ecological</w:t>
      </w:r>
      <w:proofErr w:type="spellEnd"/>
      <w:r w:rsidRPr="00D65919">
        <w:rPr>
          <w:rStyle w:val="Buchtitel"/>
          <w:rFonts w:ascii="Noto Sans" w:hAnsi="Noto Sans"/>
          <w:b w:val="0"/>
          <w:i w:val="0"/>
          <w:spacing w:val="0"/>
        </w:rPr>
        <w:t xml:space="preserve"> </w:t>
      </w:r>
      <w:proofErr w:type="spellStart"/>
      <w:r w:rsidRPr="00D65919">
        <w:rPr>
          <w:rStyle w:val="Buchtitel"/>
          <w:rFonts w:ascii="Noto Sans" w:hAnsi="Noto Sans"/>
          <w:b w:val="0"/>
          <w:i w:val="0"/>
          <w:spacing w:val="0"/>
        </w:rPr>
        <w:t>Indicators</w:t>
      </w:r>
      <w:proofErr w:type="spellEnd"/>
      <w:r w:rsidRPr="00D65919">
        <w:rPr>
          <w:rStyle w:val="Buchtitel"/>
          <w:rFonts w:ascii="Noto Sans" w:hAnsi="Noto Sans"/>
          <w:b w:val="0"/>
          <w:i w:val="0"/>
          <w:spacing w:val="0"/>
        </w:rPr>
        <w:t xml:space="preserve"> 55, S. 159–171</w:t>
      </w:r>
    </w:p>
    <w:p w14:paraId="535FDD53" w14:textId="77777777" w:rsidR="001433AD" w:rsidRPr="00D65919" w:rsidRDefault="001433AD" w:rsidP="006E3A08">
      <w:pPr>
        <w:pStyle w:val="Literaturverzeichnis2"/>
      </w:pPr>
    </w:p>
    <w:sectPr w:rsidR="001433AD" w:rsidRPr="00D65919" w:rsidSect="008A751F">
      <w:pgSz w:w="11906" w:h="16838"/>
      <w:pgMar w:top="1701" w:right="1418" w:bottom="1701" w:left="1985" w:header="79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DF497" w14:textId="77777777" w:rsidR="002F5F1D" w:rsidRDefault="002F5F1D" w:rsidP="006E3A08">
      <w:r>
        <w:separator/>
      </w:r>
    </w:p>
    <w:p w14:paraId="2C1D26CA" w14:textId="77777777" w:rsidR="002F5F1D" w:rsidRDefault="002F5F1D" w:rsidP="006E3A08"/>
  </w:endnote>
  <w:endnote w:type="continuationSeparator" w:id="0">
    <w:p w14:paraId="5EDDBCD2" w14:textId="77777777" w:rsidR="002F5F1D" w:rsidRDefault="002F5F1D" w:rsidP="006E3A08">
      <w:r>
        <w:continuationSeparator/>
      </w:r>
    </w:p>
    <w:p w14:paraId="7BA1BB0C" w14:textId="77777777" w:rsidR="002F5F1D" w:rsidRDefault="002F5F1D" w:rsidP="006E3A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w:charset w:val="00"/>
    <w:family w:val="swiss"/>
    <w:pitch w:val="variable"/>
    <w:sig w:usb0="E00082FF" w:usb1="400078FF" w:usb2="00000021" w:usb3="00000000" w:csb0="0000019F" w:csb1="00000000"/>
  </w:font>
  <w:font w:name="Noto Sans SemiBold">
    <w:altName w:val="Calibri"/>
    <w:charset w:val="00"/>
    <w:family w:val="swiss"/>
    <w:pitch w:val="variable"/>
    <w:sig w:usb0="E00002FF" w:usb1="4000201F" w:usb2="08000029" w:usb3="00000000" w:csb0="0000019F" w:csb1="00000000"/>
  </w:font>
  <w:font w:name="Open Sans Light">
    <w:charset w:val="00"/>
    <w:family w:val="swiss"/>
    <w:pitch w:val="variable"/>
    <w:sig w:usb0="E00002EF" w:usb1="4000205B" w:usb2="00000028" w:usb3="00000000" w:csb0="0000019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L Univers 45 Light">
    <w:altName w:val="Calibri"/>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035022"/>
      <w:docPartObj>
        <w:docPartGallery w:val="Page Numbers (Bottom of Page)"/>
        <w:docPartUnique/>
      </w:docPartObj>
    </w:sdtPr>
    <w:sdtContent>
      <w:p w14:paraId="017CE761" w14:textId="243C9789" w:rsidR="00171EBF" w:rsidRDefault="002E14DC" w:rsidP="006E3A08">
        <w:pPr>
          <w:pStyle w:val="Fuzeile"/>
        </w:pPr>
        <w:r w:rsidRPr="00352CB5">
          <w:fldChar w:fldCharType="begin"/>
        </w:r>
        <w:r w:rsidRPr="00352CB5">
          <w:instrText>PAGE   \* MERGEFORMAT</w:instrText>
        </w:r>
        <w:r w:rsidRPr="00352CB5">
          <w:fldChar w:fldCharType="separate"/>
        </w:r>
        <w:r w:rsidR="004D6059" w:rsidRPr="00352CB5">
          <w:rPr>
            <w:noProof/>
          </w:rPr>
          <w:t>4</w:t>
        </w:r>
        <w:r w:rsidRPr="00352CB5">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425006"/>
      <w:docPartObj>
        <w:docPartGallery w:val="Page Numbers (Bottom of Page)"/>
        <w:docPartUnique/>
      </w:docPartObj>
    </w:sdtPr>
    <w:sdtContent>
      <w:p w14:paraId="4D059F2A" w14:textId="1C28CAF4" w:rsidR="00EB0F3D" w:rsidRPr="00171EBF" w:rsidRDefault="009A124F" w:rsidP="00A57153">
        <w:pPr>
          <w:pStyle w:val="Fuzeile"/>
          <w:jc w:val="right"/>
        </w:pPr>
        <w:r w:rsidRPr="00352CB5">
          <w:fldChar w:fldCharType="begin"/>
        </w:r>
        <w:r w:rsidRPr="00352CB5">
          <w:instrText>PAGE   \* MERGEFORMAT</w:instrText>
        </w:r>
        <w:r w:rsidRPr="00352CB5">
          <w:fldChar w:fldCharType="separate"/>
        </w:r>
        <w:r w:rsidR="004D6059" w:rsidRPr="00352CB5">
          <w:rPr>
            <w:noProof/>
          </w:rPr>
          <w:t>VII</w:t>
        </w:r>
        <w:r w:rsidRPr="00352CB5">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881CF" w14:textId="77777777" w:rsidR="00FE7F2A" w:rsidRDefault="00FE7F2A">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922336"/>
      <w:docPartObj>
        <w:docPartGallery w:val="Page Numbers (Bottom of Page)"/>
        <w:docPartUnique/>
      </w:docPartObj>
    </w:sdtPr>
    <w:sdtContent>
      <w:p w14:paraId="1D69E366" w14:textId="77777777" w:rsidR="00FE7F2A" w:rsidRPr="00171EBF" w:rsidRDefault="00FE7F2A" w:rsidP="00A57153">
        <w:pPr>
          <w:pStyle w:val="Fuzeile"/>
          <w:jc w:val="right"/>
        </w:pPr>
        <w:r w:rsidRPr="00352CB5">
          <w:fldChar w:fldCharType="begin"/>
        </w:r>
        <w:r w:rsidRPr="00352CB5">
          <w:instrText>PAGE   \* MERGEFORMAT</w:instrText>
        </w:r>
        <w:r w:rsidRPr="00352CB5">
          <w:fldChar w:fldCharType="separate"/>
        </w:r>
        <w:r w:rsidRPr="00352CB5">
          <w:rPr>
            <w:noProof/>
          </w:rPr>
          <w:t>VII</w:t>
        </w:r>
        <w:r w:rsidRPr="00352CB5">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9543D" w14:textId="401FE9A9" w:rsidR="00EB0F3D" w:rsidRPr="00DA057C" w:rsidRDefault="00000000" w:rsidP="00A57153">
    <w:pPr>
      <w:pStyle w:val="Fuzeile"/>
      <w:jc w:val="right"/>
    </w:pPr>
    <w:sdt>
      <w:sdtPr>
        <w:id w:val="-1267998948"/>
        <w:docPartObj>
          <w:docPartGallery w:val="Page Numbers (Bottom of Page)"/>
          <w:docPartUnique/>
        </w:docPartObj>
      </w:sdtPr>
      <w:sdtContent>
        <w:r w:rsidR="009A124F" w:rsidRPr="00352CB5">
          <w:fldChar w:fldCharType="begin"/>
        </w:r>
        <w:r w:rsidR="009A124F" w:rsidRPr="00352CB5">
          <w:instrText>PAGE   \* MERGEFORMAT</w:instrText>
        </w:r>
        <w:r w:rsidR="009A124F" w:rsidRPr="00352CB5">
          <w:fldChar w:fldCharType="separate"/>
        </w:r>
        <w:r w:rsidR="004D6059" w:rsidRPr="00352CB5">
          <w:rPr>
            <w:noProof/>
          </w:rPr>
          <w:t>3</w:t>
        </w:r>
        <w:r w:rsidR="009A124F" w:rsidRPr="00352CB5">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CF194" w14:textId="77777777" w:rsidR="002F5F1D" w:rsidRDefault="002F5F1D" w:rsidP="006E3A08">
      <w:r>
        <w:separator/>
      </w:r>
    </w:p>
    <w:p w14:paraId="2D8C725D" w14:textId="77777777" w:rsidR="002F5F1D" w:rsidRDefault="002F5F1D" w:rsidP="006E3A08"/>
  </w:footnote>
  <w:footnote w:type="continuationSeparator" w:id="0">
    <w:p w14:paraId="6DDDA18A" w14:textId="77777777" w:rsidR="002F5F1D" w:rsidRDefault="002F5F1D" w:rsidP="006E3A08">
      <w:r>
        <w:continuationSeparator/>
      </w:r>
    </w:p>
    <w:p w14:paraId="6A8B0DF6" w14:textId="77777777" w:rsidR="002F5F1D" w:rsidRDefault="002F5F1D" w:rsidP="006E3A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A5D36" w14:textId="06BC90A6" w:rsidR="00B07DF8" w:rsidRDefault="00B07DF8" w:rsidP="006E3A0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20B4E"/>
    <w:multiLevelType w:val="hybridMultilevel"/>
    <w:tmpl w:val="B02899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52757A"/>
    <w:multiLevelType w:val="hybridMultilevel"/>
    <w:tmpl w:val="6C14D4C0"/>
    <w:lvl w:ilvl="0" w:tplc="2B6AC710">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154A650B"/>
    <w:multiLevelType w:val="hybridMultilevel"/>
    <w:tmpl w:val="6682F208"/>
    <w:lvl w:ilvl="0" w:tplc="CB5AEA50">
      <w:start w:val="1"/>
      <w:numFmt w:val="bullet"/>
      <w:pStyle w:val="Listenabsatz2Handreichung"/>
      <w:lvlText w:val=""/>
      <w:lvlJc w:val="left"/>
      <w:pPr>
        <w:ind w:left="785" w:hanging="360"/>
      </w:pPr>
      <w:rPr>
        <w:rFonts w:ascii="Symbol" w:hAnsi="Symbol" w:hint="default"/>
        <w:caps w:val="0"/>
        <w:strike w:val="0"/>
        <w:dstrike w:val="0"/>
        <w:vanish w:val="0"/>
        <w:spacing w:val="-9"/>
        <w:w w:val="100"/>
        <w:sz w:val="28"/>
        <w:szCs w:val="24"/>
        <w:vertAlign w:val="baseline"/>
      </w:rPr>
    </w:lvl>
    <w:lvl w:ilvl="1" w:tplc="6F602D92">
      <w:start w:val="1"/>
      <w:numFmt w:val="bullet"/>
      <w:lvlText w:val="o"/>
      <w:lvlJc w:val="left"/>
      <w:pPr>
        <w:ind w:left="2007" w:hanging="360"/>
      </w:pPr>
      <w:rPr>
        <w:rFonts w:ascii="Courier New" w:hAnsi="Courier New" w:cs="Courier New" w:hint="default"/>
      </w:rPr>
    </w:lvl>
    <w:lvl w:ilvl="2" w:tplc="04070005" w:tentative="1">
      <w:start w:val="1"/>
      <w:numFmt w:val="bullet"/>
      <w:lvlText w:val=""/>
      <w:lvlJc w:val="left"/>
      <w:pPr>
        <w:ind w:left="2727" w:hanging="360"/>
      </w:pPr>
      <w:rPr>
        <w:rFonts w:ascii="Wingdings" w:hAnsi="Wingdings" w:hint="default"/>
      </w:rPr>
    </w:lvl>
    <w:lvl w:ilvl="3" w:tplc="04070001" w:tentative="1">
      <w:start w:val="1"/>
      <w:numFmt w:val="bullet"/>
      <w:lvlText w:val=""/>
      <w:lvlJc w:val="left"/>
      <w:pPr>
        <w:ind w:left="3447" w:hanging="360"/>
      </w:pPr>
      <w:rPr>
        <w:rFonts w:ascii="Symbol" w:hAnsi="Symbol" w:hint="default"/>
      </w:rPr>
    </w:lvl>
    <w:lvl w:ilvl="4" w:tplc="04070003" w:tentative="1">
      <w:start w:val="1"/>
      <w:numFmt w:val="bullet"/>
      <w:lvlText w:val="o"/>
      <w:lvlJc w:val="left"/>
      <w:pPr>
        <w:ind w:left="4167" w:hanging="360"/>
      </w:pPr>
      <w:rPr>
        <w:rFonts w:ascii="Courier New" w:hAnsi="Courier New" w:cs="Courier New" w:hint="default"/>
      </w:rPr>
    </w:lvl>
    <w:lvl w:ilvl="5" w:tplc="04070005" w:tentative="1">
      <w:start w:val="1"/>
      <w:numFmt w:val="bullet"/>
      <w:lvlText w:val=""/>
      <w:lvlJc w:val="left"/>
      <w:pPr>
        <w:ind w:left="4887" w:hanging="360"/>
      </w:pPr>
      <w:rPr>
        <w:rFonts w:ascii="Wingdings" w:hAnsi="Wingdings" w:hint="default"/>
      </w:rPr>
    </w:lvl>
    <w:lvl w:ilvl="6" w:tplc="04070001" w:tentative="1">
      <w:start w:val="1"/>
      <w:numFmt w:val="bullet"/>
      <w:lvlText w:val=""/>
      <w:lvlJc w:val="left"/>
      <w:pPr>
        <w:ind w:left="5607" w:hanging="360"/>
      </w:pPr>
      <w:rPr>
        <w:rFonts w:ascii="Symbol" w:hAnsi="Symbol" w:hint="default"/>
      </w:rPr>
    </w:lvl>
    <w:lvl w:ilvl="7" w:tplc="04070003" w:tentative="1">
      <w:start w:val="1"/>
      <w:numFmt w:val="bullet"/>
      <w:lvlText w:val="o"/>
      <w:lvlJc w:val="left"/>
      <w:pPr>
        <w:ind w:left="6327" w:hanging="360"/>
      </w:pPr>
      <w:rPr>
        <w:rFonts w:ascii="Courier New" w:hAnsi="Courier New" w:cs="Courier New" w:hint="default"/>
      </w:rPr>
    </w:lvl>
    <w:lvl w:ilvl="8" w:tplc="04070005" w:tentative="1">
      <w:start w:val="1"/>
      <w:numFmt w:val="bullet"/>
      <w:lvlText w:val=""/>
      <w:lvlJc w:val="left"/>
      <w:pPr>
        <w:ind w:left="7047" w:hanging="360"/>
      </w:pPr>
      <w:rPr>
        <w:rFonts w:ascii="Wingdings" w:hAnsi="Wingdings" w:hint="default"/>
      </w:rPr>
    </w:lvl>
  </w:abstractNum>
  <w:abstractNum w:abstractNumId="3" w15:restartNumberingAfterBreak="0">
    <w:nsid w:val="165560DA"/>
    <w:multiLevelType w:val="multilevel"/>
    <w:tmpl w:val="C0B0B0C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224E3145"/>
    <w:multiLevelType w:val="hybridMultilevel"/>
    <w:tmpl w:val="A04E3F7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2A2E5A38"/>
    <w:multiLevelType w:val="hybridMultilevel"/>
    <w:tmpl w:val="B338F596"/>
    <w:lvl w:ilvl="0" w:tplc="04070001">
      <w:start w:val="1"/>
      <w:numFmt w:val="bullet"/>
      <w:lvlText w:val=""/>
      <w:lvlJc w:val="left"/>
      <w:pPr>
        <w:ind w:left="792" w:hanging="360"/>
      </w:pPr>
      <w:rPr>
        <w:rFonts w:ascii="Symbol" w:hAnsi="Symbol" w:hint="default"/>
      </w:rPr>
    </w:lvl>
    <w:lvl w:ilvl="1" w:tplc="04070003" w:tentative="1">
      <w:start w:val="1"/>
      <w:numFmt w:val="bullet"/>
      <w:lvlText w:val="o"/>
      <w:lvlJc w:val="left"/>
      <w:pPr>
        <w:ind w:left="1512" w:hanging="360"/>
      </w:pPr>
      <w:rPr>
        <w:rFonts w:ascii="Courier New" w:hAnsi="Courier New" w:hint="default"/>
      </w:rPr>
    </w:lvl>
    <w:lvl w:ilvl="2" w:tplc="04070005" w:tentative="1">
      <w:start w:val="1"/>
      <w:numFmt w:val="bullet"/>
      <w:lvlText w:val=""/>
      <w:lvlJc w:val="left"/>
      <w:pPr>
        <w:ind w:left="2232" w:hanging="360"/>
      </w:pPr>
      <w:rPr>
        <w:rFonts w:ascii="Wingdings" w:hAnsi="Wingdings" w:hint="default"/>
      </w:rPr>
    </w:lvl>
    <w:lvl w:ilvl="3" w:tplc="04070001" w:tentative="1">
      <w:start w:val="1"/>
      <w:numFmt w:val="bullet"/>
      <w:lvlText w:val=""/>
      <w:lvlJc w:val="left"/>
      <w:pPr>
        <w:ind w:left="2952" w:hanging="360"/>
      </w:pPr>
      <w:rPr>
        <w:rFonts w:ascii="Symbol" w:hAnsi="Symbol" w:hint="default"/>
      </w:rPr>
    </w:lvl>
    <w:lvl w:ilvl="4" w:tplc="04070003" w:tentative="1">
      <w:start w:val="1"/>
      <w:numFmt w:val="bullet"/>
      <w:lvlText w:val="o"/>
      <w:lvlJc w:val="left"/>
      <w:pPr>
        <w:ind w:left="3672" w:hanging="360"/>
      </w:pPr>
      <w:rPr>
        <w:rFonts w:ascii="Courier New" w:hAnsi="Courier New" w:hint="default"/>
      </w:rPr>
    </w:lvl>
    <w:lvl w:ilvl="5" w:tplc="04070005" w:tentative="1">
      <w:start w:val="1"/>
      <w:numFmt w:val="bullet"/>
      <w:lvlText w:val=""/>
      <w:lvlJc w:val="left"/>
      <w:pPr>
        <w:ind w:left="4392" w:hanging="360"/>
      </w:pPr>
      <w:rPr>
        <w:rFonts w:ascii="Wingdings" w:hAnsi="Wingdings" w:hint="default"/>
      </w:rPr>
    </w:lvl>
    <w:lvl w:ilvl="6" w:tplc="04070001" w:tentative="1">
      <w:start w:val="1"/>
      <w:numFmt w:val="bullet"/>
      <w:lvlText w:val=""/>
      <w:lvlJc w:val="left"/>
      <w:pPr>
        <w:ind w:left="5112" w:hanging="360"/>
      </w:pPr>
      <w:rPr>
        <w:rFonts w:ascii="Symbol" w:hAnsi="Symbol" w:hint="default"/>
      </w:rPr>
    </w:lvl>
    <w:lvl w:ilvl="7" w:tplc="04070003" w:tentative="1">
      <w:start w:val="1"/>
      <w:numFmt w:val="bullet"/>
      <w:lvlText w:val="o"/>
      <w:lvlJc w:val="left"/>
      <w:pPr>
        <w:ind w:left="5832" w:hanging="360"/>
      </w:pPr>
      <w:rPr>
        <w:rFonts w:ascii="Courier New" w:hAnsi="Courier New" w:hint="default"/>
      </w:rPr>
    </w:lvl>
    <w:lvl w:ilvl="8" w:tplc="04070005" w:tentative="1">
      <w:start w:val="1"/>
      <w:numFmt w:val="bullet"/>
      <w:lvlText w:val=""/>
      <w:lvlJc w:val="left"/>
      <w:pPr>
        <w:ind w:left="6552" w:hanging="360"/>
      </w:pPr>
      <w:rPr>
        <w:rFonts w:ascii="Wingdings" w:hAnsi="Wingdings" w:hint="default"/>
      </w:rPr>
    </w:lvl>
  </w:abstractNum>
  <w:abstractNum w:abstractNumId="6" w15:restartNumberingAfterBreak="0">
    <w:nsid w:val="2D6A7EDC"/>
    <w:multiLevelType w:val="hybridMultilevel"/>
    <w:tmpl w:val="981A8576"/>
    <w:lvl w:ilvl="0" w:tplc="64A6C4D2">
      <w:start w:val="1"/>
      <w:numFmt w:val="bullet"/>
      <w:pStyle w:val="Listenabsatz"/>
      <w:lvlText w:val=""/>
      <w:lvlJc w:val="left"/>
      <w:pPr>
        <w:ind w:left="360" w:hanging="360"/>
      </w:pPr>
      <w:rPr>
        <w:rFonts w:ascii="Symbol" w:hAnsi="Symbol" w:hint="default"/>
        <w:color w:val="00008C" w:themeColor="accent1"/>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 w15:restartNumberingAfterBreak="0">
    <w:nsid w:val="3A8B198B"/>
    <w:multiLevelType w:val="multilevel"/>
    <w:tmpl w:val="BBC869F6"/>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91C6EA8"/>
    <w:multiLevelType w:val="multilevel"/>
    <w:tmpl w:val="FF4A509A"/>
    <w:lvl w:ilvl="0">
      <w:start w:val="1"/>
      <w:numFmt w:val="decimal"/>
      <w:lvlText w:val="%1"/>
      <w:lvlJc w:val="left"/>
      <w:pPr>
        <w:ind w:left="432" w:hanging="432"/>
      </w:pPr>
      <w:rPr>
        <w:rFonts w:hint="default"/>
      </w:rPr>
    </w:lvl>
    <w:lvl w:ilvl="1">
      <w:start w:val="1"/>
      <w:numFmt w:val="decimal"/>
      <w:pStyle w:val="11BERSCHRIFT2"/>
      <w:lvlText w:val="%1.%2"/>
      <w:lvlJc w:val="left"/>
      <w:pPr>
        <w:ind w:left="576" w:hanging="576"/>
      </w:pPr>
      <w:rPr>
        <w:rFonts w:hint="default"/>
      </w:rPr>
    </w:lvl>
    <w:lvl w:ilvl="2">
      <w:start w:val="1"/>
      <w:numFmt w:val="decimal"/>
      <w:pStyle w:val="111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7BD2F3A"/>
    <w:multiLevelType w:val="hybridMultilevel"/>
    <w:tmpl w:val="F15852D0"/>
    <w:lvl w:ilvl="0" w:tplc="51C8D3B8">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5AE138AE"/>
    <w:multiLevelType w:val="multilevel"/>
    <w:tmpl w:val="55DEBE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520" w:hanging="2160"/>
      </w:pPr>
      <w:rPr>
        <w:rFonts w:hint="default"/>
        <w:sz w:val="24"/>
      </w:rPr>
    </w:lvl>
  </w:abstractNum>
  <w:abstractNum w:abstractNumId="11" w15:restartNumberingAfterBreak="0">
    <w:nsid w:val="5C21279F"/>
    <w:multiLevelType w:val="hybridMultilevel"/>
    <w:tmpl w:val="249A75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4F315F2"/>
    <w:multiLevelType w:val="hybridMultilevel"/>
    <w:tmpl w:val="3300076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6D1D323E"/>
    <w:multiLevelType w:val="multilevel"/>
    <w:tmpl w:val="D95E7C36"/>
    <w:lvl w:ilvl="0">
      <w:start w:val="1"/>
      <w:numFmt w:val="decimal"/>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72E748D7"/>
    <w:multiLevelType w:val="hybridMultilevel"/>
    <w:tmpl w:val="49E08C74"/>
    <w:lvl w:ilvl="0" w:tplc="0D40D03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5F22903"/>
    <w:multiLevelType w:val="hybridMultilevel"/>
    <w:tmpl w:val="23FA7900"/>
    <w:lvl w:ilvl="0" w:tplc="0407000F">
      <w:start w:val="1"/>
      <w:numFmt w:val="decimal"/>
      <w:lvlText w:val="%1."/>
      <w:lvlJc w:val="left"/>
      <w:pPr>
        <w:ind w:left="502" w:hanging="360"/>
      </w:pPr>
      <w:rPr>
        <w:rFonts w:hint="default"/>
      </w:rPr>
    </w:lvl>
    <w:lvl w:ilvl="1" w:tplc="FFFFFFFF">
      <w:start w:val="1"/>
      <w:numFmt w:val="bullet"/>
      <w:lvlText w:val="o"/>
      <w:lvlJc w:val="left"/>
      <w:pPr>
        <w:ind w:left="1593" w:hanging="360"/>
      </w:pPr>
      <w:rPr>
        <w:rFonts w:ascii="Courier New" w:hAnsi="Courier New" w:cs="Courier New" w:hint="default"/>
      </w:rPr>
    </w:lvl>
    <w:lvl w:ilvl="2" w:tplc="FFFFFFFF">
      <w:start w:val="1"/>
      <w:numFmt w:val="bullet"/>
      <w:lvlText w:val=""/>
      <w:lvlJc w:val="left"/>
      <w:pPr>
        <w:ind w:left="2313" w:hanging="360"/>
      </w:pPr>
      <w:rPr>
        <w:rFonts w:ascii="Wingdings" w:hAnsi="Wingdings" w:hint="default"/>
      </w:rPr>
    </w:lvl>
    <w:lvl w:ilvl="3" w:tplc="FFFFFFFF">
      <w:start w:val="1"/>
      <w:numFmt w:val="bullet"/>
      <w:lvlText w:val=""/>
      <w:lvlJc w:val="left"/>
      <w:pPr>
        <w:ind w:left="3033" w:hanging="360"/>
      </w:pPr>
      <w:rPr>
        <w:rFonts w:ascii="Symbol" w:hAnsi="Symbol" w:hint="default"/>
      </w:rPr>
    </w:lvl>
    <w:lvl w:ilvl="4" w:tplc="FFFFFFFF">
      <w:start w:val="1"/>
      <w:numFmt w:val="bullet"/>
      <w:lvlText w:val="o"/>
      <w:lvlJc w:val="left"/>
      <w:pPr>
        <w:ind w:left="3753" w:hanging="360"/>
      </w:pPr>
      <w:rPr>
        <w:rFonts w:ascii="Courier New" w:hAnsi="Courier New" w:cs="Courier New" w:hint="default"/>
      </w:rPr>
    </w:lvl>
    <w:lvl w:ilvl="5" w:tplc="FFFFFFFF">
      <w:start w:val="1"/>
      <w:numFmt w:val="bullet"/>
      <w:lvlText w:val=""/>
      <w:lvlJc w:val="left"/>
      <w:pPr>
        <w:ind w:left="4473" w:hanging="360"/>
      </w:pPr>
      <w:rPr>
        <w:rFonts w:ascii="Wingdings" w:hAnsi="Wingdings" w:hint="default"/>
      </w:rPr>
    </w:lvl>
    <w:lvl w:ilvl="6" w:tplc="FFFFFFFF">
      <w:start w:val="1"/>
      <w:numFmt w:val="bullet"/>
      <w:lvlText w:val=""/>
      <w:lvlJc w:val="left"/>
      <w:pPr>
        <w:ind w:left="5193" w:hanging="360"/>
      </w:pPr>
      <w:rPr>
        <w:rFonts w:ascii="Symbol" w:hAnsi="Symbol" w:hint="default"/>
      </w:rPr>
    </w:lvl>
    <w:lvl w:ilvl="7" w:tplc="FFFFFFFF">
      <w:start w:val="1"/>
      <w:numFmt w:val="bullet"/>
      <w:lvlText w:val="o"/>
      <w:lvlJc w:val="left"/>
      <w:pPr>
        <w:ind w:left="5913" w:hanging="360"/>
      </w:pPr>
      <w:rPr>
        <w:rFonts w:ascii="Courier New" w:hAnsi="Courier New" w:cs="Courier New" w:hint="default"/>
      </w:rPr>
    </w:lvl>
    <w:lvl w:ilvl="8" w:tplc="FFFFFFFF">
      <w:start w:val="1"/>
      <w:numFmt w:val="bullet"/>
      <w:lvlText w:val=""/>
      <w:lvlJc w:val="left"/>
      <w:pPr>
        <w:ind w:left="6633" w:hanging="360"/>
      </w:pPr>
      <w:rPr>
        <w:rFonts w:ascii="Wingdings" w:hAnsi="Wingdings" w:hint="default"/>
      </w:rPr>
    </w:lvl>
  </w:abstractNum>
  <w:abstractNum w:abstractNumId="16" w15:restartNumberingAfterBreak="0">
    <w:nsid w:val="785F2A3D"/>
    <w:multiLevelType w:val="hybridMultilevel"/>
    <w:tmpl w:val="23B8A1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572351093">
    <w:abstractNumId w:val="7"/>
  </w:num>
  <w:num w:numId="2" w16cid:durableId="748775123">
    <w:abstractNumId w:val="5"/>
  </w:num>
  <w:num w:numId="3" w16cid:durableId="744841592">
    <w:abstractNumId w:val="9"/>
  </w:num>
  <w:num w:numId="4" w16cid:durableId="850684980">
    <w:abstractNumId w:val="8"/>
  </w:num>
  <w:num w:numId="5" w16cid:durableId="511989586">
    <w:abstractNumId w:val="13"/>
  </w:num>
  <w:num w:numId="6" w16cid:durableId="595867376">
    <w:abstractNumId w:val="11"/>
  </w:num>
  <w:num w:numId="7" w16cid:durableId="1741563479">
    <w:abstractNumId w:val="14"/>
  </w:num>
  <w:num w:numId="8" w16cid:durableId="96364752">
    <w:abstractNumId w:val="10"/>
  </w:num>
  <w:num w:numId="9" w16cid:durableId="198933398">
    <w:abstractNumId w:val="3"/>
  </w:num>
  <w:num w:numId="10" w16cid:durableId="1598097550">
    <w:abstractNumId w:val="12"/>
  </w:num>
  <w:num w:numId="11" w16cid:durableId="474034181">
    <w:abstractNumId w:val="0"/>
  </w:num>
  <w:num w:numId="12" w16cid:durableId="767505178">
    <w:abstractNumId w:val="16"/>
  </w:num>
  <w:num w:numId="13" w16cid:durableId="701632046">
    <w:abstractNumId w:val="3"/>
  </w:num>
  <w:num w:numId="14" w16cid:durableId="1382052091">
    <w:abstractNumId w:val="4"/>
  </w:num>
  <w:num w:numId="15" w16cid:durableId="1661762869">
    <w:abstractNumId w:val="2"/>
  </w:num>
  <w:num w:numId="16" w16cid:durableId="89474752">
    <w:abstractNumId w:val="15"/>
  </w:num>
  <w:num w:numId="17" w16cid:durableId="161703890">
    <w:abstractNumId w:val="1"/>
  </w:num>
  <w:num w:numId="18" w16cid:durableId="179322827">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autoHyphenation/>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5D0"/>
    <w:rsid w:val="00007C47"/>
    <w:rsid w:val="0001438D"/>
    <w:rsid w:val="00034331"/>
    <w:rsid w:val="00056433"/>
    <w:rsid w:val="000728D3"/>
    <w:rsid w:val="0008260D"/>
    <w:rsid w:val="00097DDE"/>
    <w:rsid w:val="000A17DA"/>
    <w:rsid w:val="000C1FA6"/>
    <w:rsid w:val="000C2924"/>
    <w:rsid w:val="000D6D1A"/>
    <w:rsid w:val="000E4072"/>
    <w:rsid w:val="000E79DC"/>
    <w:rsid w:val="000F753E"/>
    <w:rsid w:val="00116013"/>
    <w:rsid w:val="00130871"/>
    <w:rsid w:val="001318B9"/>
    <w:rsid w:val="001433AD"/>
    <w:rsid w:val="0015612D"/>
    <w:rsid w:val="00171EBF"/>
    <w:rsid w:val="00172972"/>
    <w:rsid w:val="00180C8F"/>
    <w:rsid w:val="001950D5"/>
    <w:rsid w:val="001A2A16"/>
    <w:rsid w:val="001A70EA"/>
    <w:rsid w:val="001B34D4"/>
    <w:rsid w:val="001B727B"/>
    <w:rsid w:val="001C7281"/>
    <w:rsid w:val="001E095E"/>
    <w:rsid w:val="001E7F00"/>
    <w:rsid w:val="00200173"/>
    <w:rsid w:val="0021546E"/>
    <w:rsid w:val="00245024"/>
    <w:rsid w:val="00247B90"/>
    <w:rsid w:val="00251E49"/>
    <w:rsid w:val="0025667C"/>
    <w:rsid w:val="002572D6"/>
    <w:rsid w:val="002616B8"/>
    <w:rsid w:val="00265E47"/>
    <w:rsid w:val="00267633"/>
    <w:rsid w:val="00283C87"/>
    <w:rsid w:val="00294552"/>
    <w:rsid w:val="002A0751"/>
    <w:rsid w:val="002A4BD3"/>
    <w:rsid w:val="002B511D"/>
    <w:rsid w:val="002B52A0"/>
    <w:rsid w:val="002B6BA1"/>
    <w:rsid w:val="002C1314"/>
    <w:rsid w:val="002E14DC"/>
    <w:rsid w:val="002E2A82"/>
    <w:rsid w:val="002F091D"/>
    <w:rsid w:val="002F5342"/>
    <w:rsid w:val="002F5F1D"/>
    <w:rsid w:val="002F6A58"/>
    <w:rsid w:val="00300220"/>
    <w:rsid w:val="003027BA"/>
    <w:rsid w:val="0030407E"/>
    <w:rsid w:val="00306795"/>
    <w:rsid w:val="003070D8"/>
    <w:rsid w:val="00307D96"/>
    <w:rsid w:val="0031001B"/>
    <w:rsid w:val="00313A31"/>
    <w:rsid w:val="00326C25"/>
    <w:rsid w:val="00327DAA"/>
    <w:rsid w:val="00340A35"/>
    <w:rsid w:val="00341D53"/>
    <w:rsid w:val="0035092B"/>
    <w:rsid w:val="00350D26"/>
    <w:rsid w:val="00352CB5"/>
    <w:rsid w:val="0038326D"/>
    <w:rsid w:val="003857D4"/>
    <w:rsid w:val="0039081E"/>
    <w:rsid w:val="00390C1A"/>
    <w:rsid w:val="003957AC"/>
    <w:rsid w:val="00395B84"/>
    <w:rsid w:val="003A2D29"/>
    <w:rsid w:val="003C28F7"/>
    <w:rsid w:val="003F46EB"/>
    <w:rsid w:val="004029C5"/>
    <w:rsid w:val="00403778"/>
    <w:rsid w:val="004104F1"/>
    <w:rsid w:val="004114D2"/>
    <w:rsid w:val="00424A1B"/>
    <w:rsid w:val="00426236"/>
    <w:rsid w:val="0043252B"/>
    <w:rsid w:val="00433EB3"/>
    <w:rsid w:val="00440041"/>
    <w:rsid w:val="00444781"/>
    <w:rsid w:val="00447D4F"/>
    <w:rsid w:val="00456C56"/>
    <w:rsid w:val="00463990"/>
    <w:rsid w:val="00466E0D"/>
    <w:rsid w:val="00481AD3"/>
    <w:rsid w:val="00484DB9"/>
    <w:rsid w:val="00486567"/>
    <w:rsid w:val="0048658E"/>
    <w:rsid w:val="00487A9C"/>
    <w:rsid w:val="00487D03"/>
    <w:rsid w:val="00494C68"/>
    <w:rsid w:val="004A2928"/>
    <w:rsid w:val="004A7D38"/>
    <w:rsid w:val="004B7574"/>
    <w:rsid w:val="004C398A"/>
    <w:rsid w:val="004C4EBD"/>
    <w:rsid w:val="004D1AC0"/>
    <w:rsid w:val="004D6059"/>
    <w:rsid w:val="004D774A"/>
    <w:rsid w:val="004D7B73"/>
    <w:rsid w:val="004E1CB8"/>
    <w:rsid w:val="004F5D6A"/>
    <w:rsid w:val="00503649"/>
    <w:rsid w:val="00503F4E"/>
    <w:rsid w:val="005301A8"/>
    <w:rsid w:val="005324BA"/>
    <w:rsid w:val="00543AA8"/>
    <w:rsid w:val="005461F1"/>
    <w:rsid w:val="0054678C"/>
    <w:rsid w:val="0056316E"/>
    <w:rsid w:val="005679A1"/>
    <w:rsid w:val="00572968"/>
    <w:rsid w:val="005749F7"/>
    <w:rsid w:val="00574EB5"/>
    <w:rsid w:val="00575D43"/>
    <w:rsid w:val="00576CE6"/>
    <w:rsid w:val="00577170"/>
    <w:rsid w:val="00577540"/>
    <w:rsid w:val="00584133"/>
    <w:rsid w:val="00586FA6"/>
    <w:rsid w:val="005B09DB"/>
    <w:rsid w:val="005B2D7C"/>
    <w:rsid w:val="005B77C1"/>
    <w:rsid w:val="005C3696"/>
    <w:rsid w:val="005D22BF"/>
    <w:rsid w:val="005D6DC5"/>
    <w:rsid w:val="005F0FC4"/>
    <w:rsid w:val="005F37A1"/>
    <w:rsid w:val="005F6E77"/>
    <w:rsid w:val="005F74DF"/>
    <w:rsid w:val="0061274D"/>
    <w:rsid w:val="006153CB"/>
    <w:rsid w:val="006212A7"/>
    <w:rsid w:val="00636710"/>
    <w:rsid w:val="0065217A"/>
    <w:rsid w:val="0066608D"/>
    <w:rsid w:val="00676361"/>
    <w:rsid w:val="00680F4E"/>
    <w:rsid w:val="00684C19"/>
    <w:rsid w:val="006858D3"/>
    <w:rsid w:val="0069454E"/>
    <w:rsid w:val="00695118"/>
    <w:rsid w:val="006C2B08"/>
    <w:rsid w:val="006D33A3"/>
    <w:rsid w:val="006D4CA0"/>
    <w:rsid w:val="006E0070"/>
    <w:rsid w:val="006E2B53"/>
    <w:rsid w:val="006E3A08"/>
    <w:rsid w:val="006E78FD"/>
    <w:rsid w:val="006F2996"/>
    <w:rsid w:val="006F4798"/>
    <w:rsid w:val="00715725"/>
    <w:rsid w:val="0071623D"/>
    <w:rsid w:val="00725989"/>
    <w:rsid w:val="00750EB1"/>
    <w:rsid w:val="00751505"/>
    <w:rsid w:val="00754B2E"/>
    <w:rsid w:val="00767DE3"/>
    <w:rsid w:val="007724D5"/>
    <w:rsid w:val="007749DF"/>
    <w:rsid w:val="0077791B"/>
    <w:rsid w:val="007955D0"/>
    <w:rsid w:val="007A4043"/>
    <w:rsid w:val="007B53AC"/>
    <w:rsid w:val="007B589C"/>
    <w:rsid w:val="007C4113"/>
    <w:rsid w:val="007C6F2C"/>
    <w:rsid w:val="00800102"/>
    <w:rsid w:val="00802986"/>
    <w:rsid w:val="00810371"/>
    <w:rsid w:val="0081405B"/>
    <w:rsid w:val="0083081E"/>
    <w:rsid w:val="00841C39"/>
    <w:rsid w:val="00855F83"/>
    <w:rsid w:val="008671C7"/>
    <w:rsid w:val="0087251E"/>
    <w:rsid w:val="00883125"/>
    <w:rsid w:val="008924EE"/>
    <w:rsid w:val="00893B43"/>
    <w:rsid w:val="008945B9"/>
    <w:rsid w:val="008A3DBD"/>
    <w:rsid w:val="008A4DE3"/>
    <w:rsid w:val="008A751F"/>
    <w:rsid w:val="008B02FC"/>
    <w:rsid w:val="008B4848"/>
    <w:rsid w:val="008B7542"/>
    <w:rsid w:val="008C64DA"/>
    <w:rsid w:val="008D28C0"/>
    <w:rsid w:val="008D39A8"/>
    <w:rsid w:val="0090102B"/>
    <w:rsid w:val="00904BB3"/>
    <w:rsid w:val="009059B8"/>
    <w:rsid w:val="00922059"/>
    <w:rsid w:val="00926C24"/>
    <w:rsid w:val="0095255E"/>
    <w:rsid w:val="00957CDD"/>
    <w:rsid w:val="00962095"/>
    <w:rsid w:val="009630C7"/>
    <w:rsid w:val="00971CE5"/>
    <w:rsid w:val="0097497D"/>
    <w:rsid w:val="009853BC"/>
    <w:rsid w:val="009A124F"/>
    <w:rsid w:val="009A1AAC"/>
    <w:rsid w:val="009A3948"/>
    <w:rsid w:val="009B721C"/>
    <w:rsid w:val="009C03DE"/>
    <w:rsid w:val="009D24B7"/>
    <w:rsid w:val="009E01B7"/>
    <w:rsid w:val="009F5777"/>
    <w:rsid w:val="00A02407"/>
    <w:rsid w:val="00A03240"/>
    <w:rsid w:val="00A06600"/>
    <w:rsid w:val="00A1415C"/>
    <w:rsid w:val="00A151DF"/>
    <w:rsid w:val="00A21E7C"/>
    <w:rsid w:val="00A25DAA"/>
    <w:rsid w:val="00A45D92"/>
    <w:rsid w:val="00A52C5A"/>
    <w:rsid w:val="00A57153"/>
    <w:rsid w:val="00A71E34"/>
    <w:rsid w:val="00A77DD8"/>
    <w:rsid w:val="00A9204C"/>
    <w:rsid w:val="00AA63CB"/>
    <w:rsid w:val="00AA6C44"/>
    <w:rsid w:val="00AA6E14"/>
    <w:rsid w:val="00AB5604"/>
    <w:rsid w:val="00AC0D08"/>
    <w:rsid w:val="00AC4B24"/>
    <w:rsid w:val="00AD2EDB"/>
    <w:rsid w:val="00AE05DE"/>
    <w:rsid w:val="00AF0B5B"/>
    <w:rsid w:val="00B02B1E"/>
    <w:rsid w:val="00B06DCD"/>
    <w:rsid w:val="00B07DF8"/>
    <w:rsid w:val="00B15F75"/>
    <w:rsid w:val="00B23374"/>
    <w:rsid w:val="00B26568"/>
    <w:rsid w:val="00B36072"/>
    <w:rsid w:val="00B41F2C"/>
    <w:rsid w:val="00B65898"/>
    <w:rsid w:val="00B757A4"/>
    <w:rsid w:val="00B77BF6"/>
    <w:rsid w:val="00B85308"/>
    <w:rsid w:val="00B95B92"/>
    <w:rsid w:val="00BA5746"/>
    <w:rsid w:val="00BA7D84"/>
    <w:rsid w:val="00BB4BE3"/>
    <w:rsid w:val="00BE44E8"/>
    <w:rsid w:val="00BE6211"/>
    <w:rsid w:val="00BE6B51"/>
    <w:rsid w:val="00BE75C2"/>
    <w:rsid w:val="00BF329B"/>
    <w:rsid w:val="00C063F8"/>
    <w:rsid w:val="00C32D73"/>
    <w:rsid w:val="00C332CD"/>
    <w:rsid w:val="00C505D2"/>
    <w:rsid w:val="00C61F16"/>
    <w:rsid w:val="00C700D6"/>
    <w:rsid w:val="00C70101"/>
    <w:rsid w:val="00C86239"/>
    <w:rsid w:val="00CA622F"/>
    <w:rsid w:val="00CB00AA"/>
    <w:rsid w:val="00CE115F"/>
    <w:rsid w:val="00CE55FE"/>
    <w:rsid w:val="00CF0178"/>
    <w:rsid w:val="00CF19A8"/>
    <w:rsid w:val="00D01E30"/>
    <w:rsid w:val="00D03CE8"/>
    <w:rsid w:val="00D07338"/>
    <w:rsid w:val="00D129E5"/>
    <w:rsid w:val="00D2370E"/>
    <w:rsid w:val="00D334D5"/>
    <w:rsid w:val="00D4351F"/>
    <w:rsid w:val="00D51A6D"/>
    <w:rsid w:val="00D646CD"/>
    <w:rsid w:val="00D65919"/>
    <w:rsid w:val="00DA057C"/>
    <w:rsid w:val="00DA64C9"/>
    <w:rsid w:val="00DB1E50"/>
    <w:rsid w:val="00DC5B74"/>
    <w:rsid w:val="00DD5DD9"/>
    <w:rsid w:val="00DD5E11"/>
    <w:rsid w:val="00DD622B"/>
    <w:rsid w:val="00DE0129"/>
    <w:rsid w:val="00DE7FB1"/>
    <w:rsid w:val="00DF03D1"/>
    <w:rsid w:val="00E04BF7"/>
    <w:rsid w:val="00E107EF"/>
    <w:rsid w:val="00E15698"/>
    <w:rsid w:val="00E15DB0"/>
    <w:rsid w:val="00E15DD9"/>
    <w:rsid w:val="00E2499F"/>
    <w:rsid w:val="00E42986"/>
    <w:rsid w:val="00E50C87"/>
    <w:rsid w:val="00E52495"/>
    <w:rsid w:val="00E53679"/>
    <w:rsid w:val="00E53A70"/>
    <w:rsid w:val="00E53C93"/>
    <w:rsid w:val="00E57E39"/>
    <w:rsid w:val="00E70609"/>
    <w:rsid w:val="00E70A9F"/>
    <w:rsid w:val="00E77B4E"/>
    <w:rsid w:val="00E803F5"/>
    <w:rsid w:val="00E8109D"/>
    <w:rsid w:val="00E91207"/>
    <w:rsid w:val="00EA4FB0"/>
    <w:rsid w:val="00EB0F3D"/>
    <w:rsid w:val="00EB23D3"/>
    <w:rsid w:val="00EB47A8"/>
    <w:rsid w:val="00EC2C78"/>
    <w:rsid w:val="00ED6B65"/>
    <w:rsid w:val="00F107FC"/>
    <w:rsid w:val="00F22499"/>
    <w:rsid w:val="00F26C79"/>
    <w:rsid w:val="00F55AD1"/>
    <w:rsid w:val="00F60F7F"/>
    <w:rsid w:val="00F640AB"/>
    <w:rsid w:val="00F73DC0"/>
    <w:rsid w:val="00F7692B"/>
    <w:rsid w:val="00F84EB0"/>
    <w:rsid w:val="00F95745"/>
    <w:rsid w:val="00F95D0B"/>
    <w:rsid w:val="00FA1D6E"/>
    <w:rsid w:val="00FA2072"/>
    <w:rsid w:val="00FB52E3"/>
    <w:rsid w:val="00FB72A8"/>
    <w:rsid w:val="00FC3307"/>
    <w:rsid w:val="00FD090D"/>
    <w:rsid w:val="00FD22DD"/>
    <w:rsid w:val="00FE355C"/>
    <w:rsid w:val="00FE7F2A"/>
    <w:rsid w:val="00FF11AC"/>
    <w:rsid w:val="00FF227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C4F5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5" w:qFormat="1"/>
    <w:lsdException w:name="heading 2" w:semiHidden="1" w:uiPriority="6" w:unhideWhenUsed="1" w:qFormat="1"/>
    <w:lsdException w:name="heading 3" w:semiHidden="1" w:uiPriority="7"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E3A08"/>
    <w:pPr>
      <w:spacing w:after="160" w:line="264" w:lineRule="auto"/>
      <w:jc w:val="both"/>
    </w:pPr>
    <w:rPr>
      <w:rFonts w:ascii="Noto Sans" w:hAnsi="Noto Sans" w:cs="Noto Sans"/>
      <w:color w:val="000000" w:themeColor="text1"/>
    </w:rPr>
  </w:style>
  <w:style w:type="paragraph" w:styleId="berschrift1">
    <w:name w:val="heading 1"/>
    <w:basedOn w:val="Standard"/>
    <w:next w:val="Standard"/>
    <w:link w:val="berschrift1Zchn"/>
    <w:autoRedefine/>
    <w:uiPriority w:val="5"/>
    <w:qFormat/>
    <w:rsid w:val="006E3A08"/>
    <w:pPr>
      <w:numPr>
        <w:numId w:val="9"/>
      </w:numPr>
      <w:jc w:val="left"/>
      <w:outlineLvl w:val="0"/>
    </w:pPr>
    <w:rPr>
      <w:rFonts w:ascii="Noto Sans SemiBold" w:hAnsi="Noto Sans SemiBold" w:cs="Noto Sans SemiBold"/>
      <w:b/>
      <w:bCs/>
      <w:color w:val="00008C" w:themeColor="accent1"/>
      <w:sz w:val="32"/>
      <w:szCs w:val="32"/>
    </w:rPr>
  </w:style>
  <w:style w:type="paragraph" w:styleId="berschrift2">
    <w:name w:val="heading 2"/>
    <w:basedOn w:val="berschrift1"/>
    <w:next w:val="Standard"/>
    <w:link w:val="berschrift2Zchn"/>
    <w:autoRedefine/>
    <w:uiPriority w:val="6"/>
    <w:unhideWhenUsed/>
    <w:qFormat/>
    <w:rsid w:val="006E3A08"/>
    <w:pPr>
      <w:keepNext/>
      <w:numPr>
        <w:ilvl w:val="1"/>
      </w:numPr>
      <w:spacing w:before="360" w:after="240" w:line="240" w:lineRule="auto"/>
      <w:outlineLvl w:val="1"/>
    </w:pPr>
    <w:rPr>
      <w:rFonts w:cs="Open Sans Light"/>
      <w:bCs w:val="0"/>
      <w:noProof/>
      <w:sz w:val="24"/>
      <w:szCs w:val="24"/>
      <w:lang w:eastAsia="de-DE"/>
    </w:rPr>
  </w:style>
  <w:style w:type="paragraph" w:styleId="berschrift3">
    <w:name w:val="heading 3"/>
    <w:basedOn w:val="berschrift2"/>
    <w:next w:val="Standard"/>
    <w:link w:val="berschrift3Zchn"/>
    <w:autoRedefine/>
    <w:uiPriority w:val="7"/>
    <w:unhideWhenUsed/>
    <w:qFormat/>
    <w:rsid w:val="006E3A08"/>
    <w:pPr>
      <w:numPr>
        <w:ilvl w:val="2"/>
      </w:numPr>
      <w:outlineLvl w:val="2"/>
    </w:pPr>
    <w:rPr>
      <w:sz w:val="22"/>
      <w:szCs w:val="22"/>
    </w:rPr>
  </w:style>
  <w:style w:type="paragraph" w:styleId="berschrift4">
    <w:name w:val="heading 4"/>
    <w:basedOn w:val="berschrift3"/>
    <w:next w:val="Standard"/>
    <w:link w:val="berschrift4Zchn"/>
    <w:autoRedefine/>
    <w:uiPriority w:val="9"/>
    <w:unhideWhenUsed/>
    <w:qFormat/>
    <w:rsid w:val="00E52495"/>
    <w:pPr>
      <w:numPr>
        <w:ilvl w:val="3"/>
      </w:numPr>
      <w:outlineLvl w:val="3"/>
    </w:pPr>
    <w:rPr>
      <w:bCs/>
      <w:iCs/>
    </w:rPr>
  </w:style>
  <w:style w:type="paragraph" w:styleId="berschrift5">
    <w:name w:val="heading 5"/>
    <w:basedOn w:val="Standard"/>
    <w:next w:val="Standard"/>
    <w:link w:val="berschrift5Zchn"/>
    <w:uiPriority w:val="9"/>
    <w:semiHidden/>
    <w:unhideWhenUsed/>
    <w:qFormat/>
    <w:rsid w:val="00AA6C44"/>
    <w:pPr>
      <w:keepNext/>
      <w:keepLines/>
      <w:numPr>
        <w:ilvl w:val="4"/>
        <w:numId w:val="9"/>
      </w:numPr>
      <w:spacing w:before="200" w:after="0"/>
      <w:outlineLvl w:val="4"/>
    </w:pPr>
    <w:rPr>
      <w:rFonts w:eastAsiaTheme="majorEastAsia" w:cstheme="majorBidi"/>
      <w:color w:val="000045" w:themeColor="accent1" w:themeShade="7F"/>
    </w:rPr>
  </w:style>
  <w:style w:type="paragraph" w:styleId="berschrift6">
    <w:name w:val="heading 6"/>
    <w:basedOn w:val="Standard"/>
    <w:next w:val="Standard"/>
    <w:link w:val="berschrift6Zchn"/>
    <w:uiPriority w:val="9"/>
    <w:semiHidden/>
    <w:unhideWhenUsed/>
    <w:qFormat/>
    <w:rsid w:val="00E50C87"/>
    <w:pPr>
      <w:keepNext/>
      <w:keepLines/>
      <w:numPr>
        <w:ilvl w:val="5"/>
        <w:numId w:val="9"/>
      </w:numPr>
      <w:spacing w:before="200" w:after="0"/>
      <w:outlineLvl w:val="5"/>
    </w:pPr>
    <w:rPr>
      <w:rFonts w:asciiTheme="majorHAnsi" w:eastAsiaTheme="majorEastAsia" w:hAnsiTheme="majorHAnsi" w:cstheme="majorBidi"/>
      <w:i/>
      <w:iCs/>
      <w:color w:val="000045" w:themeColor="accent1" w:themeShade="7F"/>
    </w:rPr>
  </w:style>
  <w:style w:type="paragraph" w:styleId="berschrift7">
    <w:name w:val="heading 7"/>
    <w:basedOn w:val="Standard"/>
    <w:next w:val="Standard"/>
    <w:link w:val="berschrift7Zchn"/>
    <w:uiPriority w:val="9"/>
    <w:semiHidden/>
    <w:unhideWhenUsed/>
    <w:qFormat/>
    <w:rsid w:val="00E50C87"/>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50C87"/>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50C87"/>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2EDB"/>
    <w:pPr>
      <w:tabs>
        <w:tab w:val="center" w:pos="4536"/>
        <w:tab w:val="right" w:pos="9072"/>
      </w:tabs>
      <w:spacing w:after="0" w:line="240" w:lineRule="auto"/>
      <w:jc w:val="right"/>
    </w:pPr>
    <w:rPr>
      <w:color w:val="7F7F7F" w:themeColor="text1" w:themeTint="80"/>
      <w:sz w:val="20"/>
    </w:rPr>
  </w:style>
  <w:style w:type="character" w:customStyle="1" w:styleId="KopfzeileZchn">
    <w:name w:val="Kopfzeile Zchn"/>
    <w:basedOn w:val="Absatz-Standardschriftart"/>
    <w:link w:val="Kopfzeile"/>
    <w:uiPriority w:val="99"/>
    <w:rsid w:val="00AD2EDB"/>
    <w:rPr>
      <w:color w:val="7F7F7F" w:themeColor="text1" w:themeTint="80"/>
      <w:sz w:val="20"/>
    </w:rPr>
  </w:style>
  <w:style w:type="paragraph" w:styleId="Fuzeile">
    <w:name w:val="footer"/>
    <w:basedOn w:val="Standard"/>
    <w:link w:val="FuzeileZchn"/>
    <w:uiPriority w:val="99"/>
    <w:unhideWhenUsed/>
    <w:rsid w:val="00D0733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7338"/>
  </w:style>
  <w:style w:type="paragraph" w:styleId="Titel">
    <w:name w:val="Title"/>
    <w:basedOn w:val="Standard"/>
    <w:next w:val="Standard"/>
    <w:link w:val="TitelZchn"/>
    <w:uiPriority w:val="2"/>
    <w:qFormat/>
    <w:rsid w:val="006E3A08"/>
    <w:pPr>
      <w:spacing w:before="3600" w:after="0" w:line="240" w:lineRule="auto"/>
      <w:contextualSpacing/>
      <w:jc w:val="left"/>
    </w:pPr>
    <w:rPr>
      <w:rFonts w:ascii="Noto Sans SemiBold" w:eastAsiaTheme="majorEastAsia" w:hAnsi="Noto Sans SemiBold" w:cstheme="majorBidi"/>
      <w:color w:val="00008C"/>
      <w:spacing w:val="-10"/>
      <w:kern w:val="28"/>
      <w:sz w:val="72"/>
      <w:szCs w:val="56"/>
    </w:rPr>
  </w:style>
  <w:style w:type="character" w:customStyle="1" w:styleId="TitelZchn">
    <w:name w:val="Titel Zchn"/>
    <w:basedOn w:val="Absatz-Standardschriftart"/>
    <w:link w:val="Titel"/>
    <w:uiPriority w:val="2"/>
    <w:rsid w:val="006E3A08"/>
    <w:rPr>
      <w:rFonts w:ascii="Noto Sans SemiBold" w:eastAsiaTheme="majorEastAsia" w:hAnsi="Noto Sans SemiBold" w:cstheme="majorBidi"/>
      <w:color w:val="00008C"/>
      <w:spacing w:val="-10"/>
      <w:kern w:val="28"/>
      <w:sz w:val="72"/>
      <w:szCs w:val="56"/>
    </w:rPr>
  </w:style>
  <w:style w:type="character" w:customStyle="1" w:styleId="berschrift1Zchn">
    <w:name w:val="Überschrift 1 Zchn"/>
    <w:basedOn w:val="Absatz-Standardschriftart"/>
    <w:link w:val="berschrift1"/>
    <w:uiPriority w:val="5"/>
    <w:rsid w:val="006E3A08"/>
    <w:rPr>
      <w:rFonts w:ascii="Noto Sans SemiBold" w:hAnsi="Noto Sans SemiBold" w:cs="Noto Sans SemiBold"/>
      <w:b/>
      <w:bCs/>
      <w:color w:val="00008C" w:themeColor="accent1"/>
      <w:sz w:val="32"/>
      <w:szCs w:val="32"/>
    </w:rPr>
  </w:style>
  <w:style w:type="character" w:customStyle="1" w:styleId="berschrift2Zchn">
    <w:name w:val="Überschrift 2 Zchn"/>
    <w:basedOn w:val="Absatz-Standardschriftart"/>
    <w:link w:val="berschrift2"/>
    <w:uiPriority w:val="6"/>
    <w:rsid w:val="006E3A08"/>
    <w:rPr>
      <w:rFonts w:ascii="Noto Sans SemiBold" w:hAnsi="Noto Sans SemiBold" w:cs="Open Sans Light"/>
      <w:b/>
      <w:noProof/>
      <w:sz w:val="24"/>
      <w:szCs w:val="24"/>
      <w:lang w:eastAsia="de-DE"/>
    </w:rPr>
  </w:style>
  <w:style w:type="paragraph" w:styleId="Sprechblasentext">
    <w:name w:val="Balloon Text"/>
    <w:basedOn w:val="Standard"/>
    <w:link w:val="SprechblasentextZchn"/>
    <w:uiPriority w:val="99"/>
    <w:semiHidden/>
    <w:unhideWhenUsed/>
    <w:rsid w:val="003957A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957AC"/>
    <w:rPr>
      <w:rFonts w:ascii="Tahoma" w:hAnsi="Tahoma" w:cs="Tahoma"/>
      <w:sz w:val="16"/>
      <w:szCs w:val="16"/>
    </w:rPr>
  </w:style>
  <w:style w:type="character" w:customStyle="1" w:styleId="berschrift3Zchn">
    <w:name w:val="Überschrift 3 Zchn"/>
    <w:basedOn w:val="Absatz-Standardschriftart"/>
    <w:link w:val="berschrift3"/>
    <w:uiPriority w:val="7"/>
    <w:rsid w:val="006E3A08"/>
    <w:rPr>
      <w:rFonts w:ascii="Noto Sans SemiBold" w:hAnsi="Noto Sans SemiBold" w:cs="Open Sans Light"/>
      <w:b/>
      <w:noProof/>
      <w:lang w:eastAsia="de-DE"/>
    </w:rPr>
  </w:style>
  <w:style w:type="character" w:customStyle="1" w:styleId="berschrift4Zchn">
    <w:name w:val="Überschrift 4 Zchn"/>
    <w:basedOn w:val="Absatz-Standardschriftart"/>
    <w:link w:val="berschrift4"/>
    <w:uiPriority w:val="9"/>
    <w:rsid w:val="00E52495"/>
    <w:rPr>
      <w:rFonts w:ascii="Open Sans" w:eastAsiaTheme="majorEastAsia" w:hAnsi="Open Sans" w:cs="Open Sans"/>
      <w:iCs/>
      <w:color w:val="000000" w:themeColor="text1"/>
      <w:szCs w:val="26"/>
    </w:rPr>
  </w:style>
  <w:style w:type="character" w:customStyle="1" w:styleId="berschrift5Zchn">
    <w:name w:val="Überschrift 5 Zchn"/>
    <w:basedOn w:val="Absatz-Standardschriftart"/>
    <w:link w:val="berschrift5"/>
    <w:uiPriority w:val="9"/>
    <w:semiHidden/>
    <w:rsid w:val="00AA6C44"/>
    <w:rPr>
      <w:rFonts w:ascii="Calibri Light" w:eastAsiaTheme="majorEastAsia" w:hAnsi="Calibri Light" w:cstheme="majorBidi"/>
      <w:color w:val="000045" w:themeColor="accent1" w:themeShade="7F"/>
      <w:sz w:val="24"/>
    </w:rPr>
  </w:style>
  <w:style w:type="character" w:customStyle="1" w:styleId="berschrift6Zchn">
    <w:name w:val="Überschrift 6 Zchn"/>
    <w:basedOn w:val="Absatz-Standardschriftart"/>
    <w:link w:val="berschrift6"/>
    <w:uiPriority w:val="9"/>
    <w:semiHidden/>
    <w:rsid w:val="00E50C87"/>
    <w:rPr>
      <w:rFonts w:asciiTheme="majorHAnsi" w:eastAsiaTheme="majorEastAsia" w:hAnsiTheme="majorHAnsi" w:cstheme="majorBidi"/>
      <w:i/>
      <w:iCs/>
      <w:color w:val="000045" w:themeColor="accent1" w:themeShade="7F"/>
      <w:sz w:val="24"/>
    </w:rPr>
  </w:style>
  <w:style w:type="character" w:customStyle="1" w:styleId="berschrift7Zchn">
    <w:name w:val="Überschrift 7 Zchn"/>
    <w:basedOn w:val="Absatz-Standardschriftart"/>
    <w:link w:val="berschrift7"/>
    <w:uiPriority w:val="9"/>
    <w:semiHidden/>
    <w:rsid w:val="00E50C87"/>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E50C87"/>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50C87"/>
    <w:rPr>
      <w:rFonts w:asciiTheme="majorHAnsi" w:eastAsiaTheme="majorEastAsia" w:hAnsiTheme="majorHAnsi" w:cstheme="majorBidi"/>
      <w:i/>
      <w:iCs/>
      <w:color w:val="404040" w:themeColor="text1" w:themeTint="BF"/>
      <w:sz w:val="20"/>
      <w:szCs w:val="20"/>
    </w:rPr>
  </w:style>
  <w:style w:type="paragraph" w:customStyle="1" w:styleId="Fliesstext">
    <w:name w:val="Fliesstext"/>
    <w:basedOn w:val="Standard"/>
    <w:rsid w:val="008B7542"/>
    <w:pPr>
      <w:spacing w:after="0"/>
      <w:ind w:firstLine="284"/>
    </w:pPr>
    <w:rPr>
      <w:rFonts w:ascii="L Univers 45 Light" w:eastAsia="Times New Roman" w:hAnsi="L Univers 45 Light" w:cs="Times New Roman"/>
      <w:color w:val="auto"/>
      <w:szCs w:val="20"/>
      <w:lang w:eastAsia="de-DE"/>
    </w:rPr>
  </w:style>
  <w:style w:type="character" w:customStyle="1" w:styleId="QuerbalkenFakultt">
    <w:name w:val="Querbalken Fakultät"/>
    <w:basedOn w:val="Absatz-Standardschriftart"/>
    <w:uiPriority w:val="1"/>
    <w:rsid w:val="00AA6C44"/>
    <w:rPr>
      <w:rFonts w:ascii="Calibri" w:hAnsi="Calibri"/>
      <w:b/>
      <w:sz w:val="22"/>
    </w:rPr>
  </w:style>
  <w:style w:type="character" w:customStyle="1" w:styleId="QuerbalkenInstitut">
    <w:name w:val="Querbalken Institut"/>
    <w:basedOn w:val="QuerbalkenFakultt"/>
    <w:uiPriority w:val="1"/>
    <w:qFormat/>
    <w:rsid w:val="00AA6C44"/>
    <w:rPr>
      <w:rFonts w:ascii="Calibri" w:hAnsi="Calibri"/>
      <w:b w:val="0"/>
      <w:sz w:val="22"/>
    </w:rPr>
  </w:style>
  <w:style w:type="paragraph" w:styleId="Funotentext">
    <w:name w:val="footnote text"/>
    <w:basedOn w:val="Standard"/>
    <w:link w:val="FunotentextZchn"/>
    <w:uiPriority w:val="99"/>
    <w:unhideWhenUsed/>
    <w:rsid w:val="00C32D73"/>
    <w:pPr>
      <w:spacing w:after="0" w:line="240" w:lineRule="auto"/>
    </w:pPr>
    <w:rPr>
      <w:sz w:val="20"/>
      <w:szCs w:val="20"/>
    </w:rPr>
  </w:style>
  <w:style w:type="character" w:customStyle="1" w:styleId="FunotentextZchn">
    <w:name w:val="Fußnotentext Zchn"/>
    <w:basedOn w:val="Absatz-Standardschriftart"/>
    <w:link w:val="Funotentext"/>
    <w:uiPriority w:val="99"/>
    <w:rsid w:val="00C32D73"/>
    <w:rPr>
      <w:color w:val="000000" w:themeColor="text1"/>
      <w:sz w:val="20"/>
      <w:szCs w:val="20"/>
    </w:rPr>
  </w:style>
  <w:style w:type="character" w:styleId="Funotenzeichen">
    <w:name w:val="footnote reference"/>
    <w:basedOn w:val="Absatz-Standardschriftart"/>
    <w:uiPriority w:val="99"/>
    <w:unhideWhenUsed/>
    <w:rsid w:val="00C32D73"/>
    <w:rPr>
      <w:vertAlign w:val="superscript"/>
    </w:rPr>
  </w:style>
  <w:style w:type="paragraph" w:styleId="Endnotentext">
    <w:name w:val="endnote text"/>
    <w:basedOn w:val="Standard"/>
    <w:link w:val="EndnotentextZchn"/>
    <w:uiPriority w:val="99"/>
    <w:semiHidden/>
    <w:unhideWhenUsed/>
    <w:rsid w:val="00E53C9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53C93"/>
    <w:rPr>
      <w:color w:val="000000" w:themeColor="text1"/>
      <w:sz w:val="20"/>
      <w:szCs w:val="20"/>
    </w:rPr>
  </w:style>
  <w:style w:type="character" w:styleId="Endnotenzeichen">
    <w:name w:val="endnote reference"/>
    <w:basedOn w:val="Absatz-Standardschriftart"/>
    <w:uiPriority w:val="99"/>
    <w:semiHidden/>
    <w:unhideWhenUsed/>
    <w:rsid w:val="00E53C93"/>
    <w:rPr>
      <w:vertAlign w:val="superscript"/>
    </w:rPr>
  </w:style>
  <w:style w:type="paragraph" w:styleId="Verzeichnis1">
    <w:name w:val="toc 1"/>
    <w:basedOn w:val="Standard"/>
    <w:next w:val="Standard"/>
    <w:autoRedefine/>
    <w:uiPriority w:val="39"/>
    <w:unhideWhenUsed/>
    <w:rsid w:val="004114D2"/>
    <w:pPr>
      <w:spacing w:before="240" w:after="120"/>
      <w:jc w:val="left"/>
    </w:pPr>
    <w:rPr>
      <w:rFonts w:asciiTheme="minorHAnsi" w:hAnsiTheme="minorHAnsi" w:cstheme="minorHAnsi"/>
      <w:b/>
      <w:bCs/>
      <w:sz w:val="20"/>
      <w:szCs w:val="20"/>
    </w:rPr>
  </w:style>
  <w:style w:type="paragraph" w:styleId="Verzeichnis2">
    <w:name w:val="toc 2"/>
    <w:basedOn w:val="Standard"/>
    <w:next w:val="Standard"/>
    <w:autoRedefine/>
    <w:uiPriority w:val="39"/>
    <w:unhideWhenUsed/>
    <w:rsid w:val="004114D2"/>
    <w:pPr>
      <w:spacing w:before="120" w:after="0"/>
      <w:ind w:left="220"/>
      <w:jc w:val="left"/>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4114D2"/>
    <w:pPr>
      <w:spacing w:after="0"/>
      <w:ind w:left="440"/>
      <w:jc w:val="left"/>
    </w:pPr>
    <w:rPr>
      <w:rFonts w:asciiTheme="minorHAnsi" w:hAnsiTheme="minorHAnsi" w:cstheme="minorHAnsi"/>
      <w:sz w:val="20"/>
      <w:szCs w:val="20"/>
    </w:rPr>
  </w:style>
  <w:style w:type="character" w:styleId="Hyperlink">
    <w:name w:val="Hyperlink"/>
    <w:basedOn w:val="Absatz-Standardschriftart"/>
    <w:uiPriority w:val="99"/>
    <w:unhideWhenUsed/>
    <w:rsid w:val="004114D2"/>
    <w:rPr>
      <w:color w:val="00008C" w:themeColor="hyperlink"/>
      <w:u w:val="single"/>
    </w:rPr>
  </w:style>
  <w:style w:type="paragraph" w:styleId="Beschriftung">
    <w:name w:val="caption"/>
    <w:basedOn w:val="Standard"/>
    <w:next w:val="Standard"/>
    <w:link w:val="BeschriftungZchn"/>
    <w:uiPriority w:val="35"/>
    <w:unhideWhenUsed/>
    <w:qFormat/>
    <w:rsid w:val="00751505"/>
    <w:pPr>
      <w:spacing w:after="200" w:line="240" w:lineRule="auto"/>
      <w:contextualSpacing/>
    </w:pPr>
    <w:rPr>
      <w:i/>
      <w:color w:val="566371" w:themeColor="text2"/>
      <w:sz w:val="20"/>
      <w:szCs w:val="20"/>
    </w:rPr>
  </w:style>
  <w:style w:type="paragraph" w:styleId="KeinLeerraum">
    <w:name w:val="No Spacing"/>
    <w:uiPriority w:val="1"/>
    <w:rsid w:val="00AA6C44"/>
    <w:pPr>
      <w:spacing w:after="0" w:line="240" w:lineRule="auto"/>
    </w:pPr>
    <w:rPr>
      <w:rFonts w:ascii="Calibri" w:hAnsi="Calibri"/>
      <w:color w:val="000000" w:themeColor="text1"/>
    </w:rPr>
  </w:style>
  <w:style w:type="paragraph" w:styleId="Abbildungsverzeichnis">
    <w:name w:val="table of figures"/>
    <w:basedOn w:val="Standard"/>
    <w:next w:val="Standard"/>
    <w:uiPriority w:val="99"/>
    <w:unhideWhenUsed/>
    <w:rsid w:val="008B4848"/>
    <w:pPr>
      <w:spacing w:after="0"/>
    </w:pPr>
  </w:style>
  <w:style w:type="table" w:styleId="Tabellenraster">
    <w:name w:val="Table Grid"/>
    <w:basedOn w:val="NormaleTabelle"/>
    <w:uiPriority w:val="59"/>
    <w:rsid w:val="00AE05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link w:val="LiteraturverzeichnisZchn"/>
    <w:uiPriority w:val="37"/>
    <w:unhideWhenUsed/>
    <w:rsid w:val="00A03240"/>
    <w:pPr>
      <w:ind w:left="709" w:hanging="709"/>
    </w:pPr>
  </w:style>
  <w:style w:type="paragraph" w:styleId="Zitat">
    <w:name w:val="Quote"/>
    <w:basedOn w:val="Standard"/>
    <w:next w:val="Standard"/>
    <w:link w:val="ZitatZchn"/>
    <w:uiPriority w:val="29"/>
    <w:rsid w:val="006E3A08"/>
    <w:pPr>
      <w:spacing w:before="120" w:after="120"/>
      <w:ind w:left="567" w:right="567"/>
    </w:pPr>
    <w:rPr>
      <w:i/>
      <w:iCs/>
      <w:color w:val="00008C" w:themeColor="accent1"/>
    </w:rPr>
  </w:style>
  <w:style w:type="character" w:customStyle="1" w:styleId="ZitatZchn">
    <w:name w:val="Zitat Zchn"/>
    <w:basedOn w:val="Absatz-Standardschriftart"/>
    <w:link w:val="Zitat"/>
    <w:uiPriority w:val="29"/>
    <w:rsid w:val="006E3A08"/>
    <w:rPr>
      <w:i/>
      <w:iCs/>
      <w:color w:val="00008C" w:themeColor="accent1"/>
    </w:rPr>
  </w:style>
  <w:style w:type="character" w:styleId="Platzhaltertext">
    <w:name w:val="Placeholder Text"/>
    <w:basedOn w:val="Absatz-Standardschriftart"/>
    <w:uiPriority w:val="99"/>
    <w:semiHidden/>
    <w:rsid w:val="00C332CD"/>
    <w:rPr>
      <w:color w:val="808080"/>
    </w:rPr>
  </w:style>
  <w:style w:type="character" w:styleId="SchwacheHervorhebung">
    <w:name w:val="Subtle Emphasis"/>
    <w:basedOn w:val="Absatz-Standardschriftart"/>
    <w:uiPriority w:val="19"/>
    <w:qFormat/>
    <w:rsid w:val="00AA6C44"/>
    <w:rPr>
      <w:rFonts w:ascii="Calibri" w:hAnsi="Calibri"/>
      <w:i/>
      <w:iCs/>
      <w:color w:val="7F7F7F" w:themeColor="text1" w:themeTint="80"/>
      <w:sz w:val="22"/>
    </w:rPr>
  </w:style>
  <w:style w:type="character" w:styleId="Hervorhebung">
    <w:name w:val="Emphasis"/>
    <w:uiPriority w:val="20"/>
    <w:qFormat/>
    <w:rsid w:val="00AA6C44"/>
    <w:rPr>
      <w:rFonts w:ascii="Calibri" w:hAnsi="Calibri"/>
      <w:i/>
      <w:sz w:val="22"/>
    </w:rPr>
  </w:style>
  <w:style w:type="paragraph" w:styleId="StandardWeb">
    <w:name w:val="Normal (Web)"/>
    <w:basedOn w:val="Standard"/>
    <w:uiPriority w:val="99"/>
    <w:semiHidden/>
    <w:unhideWhenUsed/>
    <w:rsid w:val="00E50C87"/>
    <w:pPr>
      <w:spacing w:before="100" w:beforeAutospacing="1" w:after="100" w:afterAutospacing="1" w:line="240" w:lineRule="auto"/>
    </w:pPr>
    <w:rPr>
      <w:rFonts w:ascii="Times" w:hAnsi="Times" w:cs="Times New Roman"/>
      <w:color w:val="auto"/>
      <w:sz w:val="20"/>
      <w:szCs w:val="20"/>
      <w:lang w:eastAsia="de-DE"/>
    </w:rPr>
  </w:style>
  <w:style w:type="paragraph" w:customStyle="1" w:styleId="Literaturverzeichnis1">
    <w:name w:val="Literaturverzeichnis1"/>
    <w:basedOn w:val="Standard"/>
    <w:rsid w:val="006E3A08"/>
    <w:pPr>
      <w:spacing w:after="240" w:line="240" w:lineRule="auto"/>
      <w:ind w:left="567" w:hanging="567"/>
    </w:pPr>
  </w:style>
  <w:style w:type="paragraph" w:styleId="Listenabsatz">
    <w:name w:val="List Paragraph"/>
    <w:basedOn w:val="Standard"/>
    <w:uiPriority w:val="34"/>
    <w:qFormat/>
    <w:rsid w:val="00751505"/>
    <w:pPr>
      <w:numPr>
        <w:numId w:val="18"/>
      </w:numPr>
      <w:spacing w:after="120"/>
      <w:ind w:left="567" w:hanging="357"/>
      <w:contextualSpacing/>
    </w:pPr>
  </w:style>
  <w:style w:type="paragraph" w:styleId="Untertitel">
    <w:name w:val="Subtitle"/>
    <w:basedOn w:val="Standard"/>
    <w:next w:val="Standard"/>
    <w:link w:val="UntertitelZchn"/>
    <w:uiPriority w:val="2"/>
    <w:qFormat/>
    <w:rsid w:val="006E3A08"/>
    <w:pPr>
      <w:numPr>
        <w:ilvl w:val="1"/>
      </w:numPr>
      <w:spacing w:before="240" w:after="0" w:line="600" w:lineRule="exact"/>
      <w:jc w:val="left"/>
    </w:pPr>
    <w:rPr>
      <w:rFonts w:eastAsiaTheme="minorEastAsia" w:cstheme="minorBidi"/>
      <w:color w:val="00008C"/>
      <w:spacing w:val="15"/>
      <w:sz w:val="50"/>
      <w:szCs w:val="32"/>
    </w:rPr>
  </w:style>
  <w:style w:type="character" w:customStyle="1" w:styleId="UntertitelZchn">
    <w:name w:val="Untertitel Zchn"/>
    <w:basedOn w:val="Absatz-Standardschriftart"/>
    <w:link w:val="Untertitel"/>
    <w:uiPriority w:val="2"/>
    <w:rsid w:val="006E3A08"/>
    <w:rPr>
      <w:rFonts w:ascii="Noto Sans" w:eastAsiaTheme="minorEastAsia" w:hAnsi="Noto Sans"/>
      <w:color w:val="00008C"/>
      <w:spacing w:val="15"/>
      <w:sz w:val="50"/>
      <w:szCs w:val="32"/>
    </w:rPr>
  </w:style>
  <w:style w:type="paragraph" w:styleId="IntensivesZitat">
    <w:name w:val="Intense Quote"/>
    <w:basedOn w:val="Standard"/>
    <w:next w:val="Standard"/>
    <w:link w:val="IntensivesZitatZchn"/>
    <w:uiPriority w:val="30"/>
    <w:qFormat/>
    <w:rsid w:val="006E3A08"/>
    <w:pPr>
      <w:pBdr>
        <w:top w:val="single" w:sz="4" w:space="10" w:color="00008C" w:themeColor="accent1"/>
        <w:bottom w:val="single" w:sz="4" w:space="10" w:color="00008C" w:themeColor="accent1"/>
      </w:pBdr>
      <w:spacing w:before="120" w:after="120"/>
      <w:ind w:left="862" w:right="862"/>
      <w:jc w:val="center"/>
    </w:pPr>
    <w:rPr>
      <w:i/>
      <w:iCs/>
      <w:color w:val="00008C" w:themeColor="accent1"/>
    </w:rPr>
  </w:style>
  <w:style w:type="character" w:customStyle="1" w:styleId="IntensivesZitatZchn">
    <w:name w:val="Intensives Zitat Zchn"/>
    <w:basedOn w:val="Absatz-Standardschriftart"/>
    <w:link w:val="IntensivesZitat"/>
    <w:uiPriority w:val="30"/>
    <w:rsid w:val="006E3A08"/>
    <w:rPr>
      <w:i/>
      <w:iCs/>
      <w:color w:val="00008C" w:themeColor="accent1"/>
    </w:rPr>
  </w:style>
  <w:style w:type="character" w:styleId="SchwacherVerweis">
    <w:name w:val="Subtle Reference"/>
    <w:basedOn w:val="Absatz-Standardschriftart"/>
    <w:uiPriority w:val="31"/>
    <w:qFormat/>
    <w:rsid w:val="00AA6C44"/>
    <w:rPr>
      <w:rFonts w:ascii="Calibri" w:hAnsi="Calibri"/>
      <w:smallCaps/>
      <w:color w:val="5A5A5A" w:themeColor="text1" w:themeTint="A5"/>
    </w:rPr>
  </w:style>
  <w:style w:type="character" w:styleId="IntensiverVerweis">
    <w:name w:val="Intense Reference"/>
    <w:basedOn w:val="Absatz-Standardschriftart"/>
    <w:uiPriority w:val="32"/>
    <w:qFormat/>
    <w:rsid w:val="00AA6C44"/>
    <w:rPr>
      <w:rFonts w:ascii="Calibri" w:hAnsi="Calibri"/>
      <w:b/>
      <w:bCs/>
      <w:smallCaps/>
      <w:color w:val="00008C" w:themeColor="accent1"/>
      <w:spacing w:val="5"/>
    </w:rPr>
  </w:style>
  <w:style w:type="character" w:styleId="Buchtitel">
    <w:name w:val="Book Title"/>
    <w:basedOn w:val="Absatz-Standardschriftart"/>
    <w:uiPriority w:val="33"/>
    <w:rsid w:val="00AA6C44"/>
    <w:rPr>
      <w:rFonts w:ascii="Calibri" w:hAnsi="Calibri"/>
      <w:b/>
      <w:bCs/>
      <w:i/>
      <w:iCs/>
      <w:spacing w:val="5"/>
    </w:rPr>
  </w:style>
  <w:style w:type="paragraph" w:customStyle="1" w:styleId="11BERSCHRIFT2">
    <w:name w:val="1.1  ÜBERSCHRIFT 2"/>
    <w:basedOn w:val="berschrift2"/>
    <w:next w:val="Standard"/>
    <w:qFormat/>
    <w:rsid w:val="009C03DE"/>
    <w:pPr>
      <w:numPr>
        <w:numId w:val="4"/>
      </w:numPr>
    </w:pPr>
  </w:style>
  <w:style w:type="paragraph" w:customStyle="1" w:styleId="111berschrift3">
    <w:name w:val="1.1.1 Überschrift 3"/>
    <w:basedOn w:val="berschrift3"/>
    <w:next w:val="Standard"/>
    <w:qFormat/>
    <w:rsid w:val="00B85308"/>
    <w:pPr>
      <w:numPr>
        <w:numId w:val="4"/>
      </w:numPr>
      <w:ind w:left="709" w:hanging="709"/>
    </w:pPr>
  </w:style>
  <w:style w:type="character" w:styleId="Seitenzahl">
    <w:name w:val="page number"/>
    <w:basedOn w:val="Absatz-Standardschriftart"/>
    <w:uiPriority w:val="99"/>
    <w:semiHidden/>
    <w:unhideWhenUsed/>
    <w:rsid w:val="00171EBF"/>
  </w:style>
  <w:style w:type="paragraph" w:customStyle="1" w:styleId="Literaturverzeichnis2">
    <w:name w:val="Literaturverzeichnis2"/>
    <w:basedOn w:val="Literaturverzeichnis"/>
    <w:link w:val="Literaturverzeichnis2Zchn"/>
    <w:qFormat/>
    <w:rsid w:val="00841C39"/>
    <w:pPr>
      <w:jc w:val="left"/>
    </w:pPr>
  </w:style>
  <w:style w:type="paragraph" w:customStyle="1" w:styleId="BeschriftungDeckblatt">
    <w:name w:val="Beschriftung Deckblatt"/>
    <w:basedOn w:val="Standard"/>
    <w:link w:val="BeschriftungDeckblattZchn"/>
    <w:qFormat/>
    <w:rsid w:val="006E3A08"/>
    <w:pPr>
      <w:spacing w:after="60"/>
    </w:pPr>
    <w:rPr>
      <w:color w:val="00008C" w:themeColor="accent1"/>
    </w:rPr>
  </w:style>
  <w:style w:type="character" w:customStyle="1" w:styleId="LiteraturverzeichnisZchn">
    <w:name w:val="Literaturverzeichnis Zchn"/>
    <w:basedOn w:val="Absatz-Standardschriftart"/>
    <w:link w:val="Literaturverzeichnis"/>
    <w:uiPriority w:val="37"/>
    <w:rsid w:val="00841C39"/>
    <w:rPr>
      <w:rFonts w:ascii="Calibri Light" w:hAnsi="Calibri Light"/>
      <w:color w:val="000000" w:themeColor="text1"/>
      <w:sz w:val="24"/>
    </w:rPr>
  </w:style>
  <w:style w:type="character" w:customStyle="1" w:styleId="Literaturverzeichnis2Zchn">
    <w:name w:val="Literaturverzeichnis2 Zchn"/>
    <w:basedOn w:val="LiteraturverzeichnisZchn"/>
    <w:link w:val="Literaturverzeichnis2"/>
    <w:rsid w:val="00841C39"/>
    <w:rPr>
      <w:rFonts w:ascii="Calibri Light" w:hAnsi="Calibri Light"/>
      <w:color w:val="000000" w:themeColor="text1"/>
      <w:sz w:val="24"/>
    </w:rPr>
  </w:style>
  <w:style w:type="paragraph" w:customStyle="1" w:styleId="Zitieren">
    <w:name w:val="Zitieren"/>
    <w:basedOn w:val="Standard"/>
    <w:link w:val="ZitierenZchn"/>
    <w:qFormat/>
    <w:rsid w:val="002B511D"/>
    <w:pPr>
      <w:ind w:left="397"/>
    </w:pPr>
    <w:rPr>
      <w:sz w:val="20"/>
    </w:rPr>
  </w:style>
  <w:style w:type="character" w:customStyle="1" w:styleId="BeschriftungDeckblattZchn">
    <w:name w:val="Beschriftung Deckblatt Zchn"/>
    <w:basedOn w:val="Literaturverzeichnis2Zchn"/>
    <w:link w:val="BeschriftungDeckblatt"/>
    <w:rsid w:val="006E3A08"/>
    <w:rPr>
      <w:rFonts w:ascii="Noto Sans" w:hAnsi="Noto Sans" w:cs="Noto Sans"/>
      <w:color w:val="00008C" w:themeColor="accent1"/>
      <w:sz w:val="24"/>
    </w:rPr>
  </w:style>
  <w:style w:type="character" w:customStyle="1" w:styleId="ZitierenZchn">
    <w:name w:val="Zitieren Zchn"/>
    <w:basedOn w:val="Absatz-Standardschriftart"/>
    <w:link w:val="Zitieren"/>
    <w:rsid w:val="002B511D"/>
    <w:rPr>
      <w:rFonts w:ascii="Open Sans" w:hAnsi="Open Sans"/>
      <w:color w:val="000000" w:themeColor="text1"/>
      <w:sz w:val="20"/>
    </w:rPr>
  </w:style>
  <w:style w:type="character" w:customStyle="1" w:styleId="BeschriftungZchn">
    <w:name w:val="Beschriftung Zchn"/>
    <w:basedOn w:val="Absatz-Standardschriftart"/>
    <w:link w:val="Beschriftung"/>
    <w:uiPriority w:val="35"/>
    <w:rsid w:val="00751505"/>
    <w:rPr>
      <w:rFonts w:ascii="Noto Sans" w:hAnsi="Noto Sans" w:cs="Noto Sans"/>
      <w:i/>
      <w:color w:val="566371" w:themeColor="text2"/>
      <w:sz w:val="20"/>
      <w:szCs w:val="20"/>
    </w:rPr>
  </w:style>
  <w:style w:type="paragraph" w:customStyle="1" w:styleId="StandardabsatzHandreichung">
    <w:name w:val="Standardabsatz_Handreichung"/>
    <w:basedOn w:val="Standard"/>
    <w:link w:val="StandardabsatzHandreichungZchn"/>
    <w:qFormat/>
    <w:rsid w:val="00636710"/>
    <w:rPr>
      <w:color w:val="auto"/>
    </w:rPr>
  </w:style>
  <w:style w:type="character" w:customStyle="1" w:styleId="StandardabsatzHandreichungZchn">
    <w:name w:val="Standardabsatz_Handreichung Zchn"/>
    <w:basedOn w:val="Absatz-Standardschriftart"/>
    <w:link w:val="StandardabsatzHandreichung"/>
    <w:rsid w:val="00636710"/>
    <w:rPr>
      <w:rFonts w:ascii="Open Sans Light" w:hAnsi="Open Sans Light"/>
    </w:rPr>
  </w:style>
  <w:style w:type="paragraph" w:customStyle="1" w:styleId="Listenabsatz2Handreichung">
    <w:name w:val="Listenabsatz 2_Handreichung"/>
    <w:basedOn w:val="Standard"/>
    <w:qFormat/>
    <w:rsid w:val="001433AD"/>
    <w:pPr>
      <w:numPr>
        <w:numId w:val="15"/>
      </w:numPr>
      <w:spacing w:after="120"/>
    </w:pPr>
    <w:rPr>
      <w:color w:val="auto"/>
    </w:rPr>
  </w:style>
  <w:style w:type="paragraph" w:customStyle="1" w:styleId="Listenabsatz2engHandreichung">
    <w:name w:val="Listenabsatz 2 eng_Handreichung"/>
    <w:basedOn w:val="Listenabsatz2Handreichung"/>
    <w:link w:val="Listenabsatz2engHandreichungZchn"/>
    <w:qFormat/>
    <w:rsid w:val="001433AD"/>
    <w:pPr>
      <w:spacing w:after="60"/>
      <w:ind w:left="782" w:hanging="357"/>
    </w:pPr>
  </w:style>
  <w:style w:type="character" w:customStyle="1" w:styleId="Listenabsatz2engHandreichungZchn">
    <w:name w:val="Listenabsatz 2 eng_Handreichung Zchn"/>
    <w:basedOn w:val="Absatz-Standardschriftart"/>
    <w:link w:val="Listenabsatz2engHandreichung"/>
    <w:rsid w:val="001433AD"/>
    <w:rPr>
      <w:rFonts w:ascii="Open Sans Light" w:hAnsi="Open Sans Light"/>
    </w:rPr>
  </w:style>
  <w:style w:type="table" w:styleId="Gitternetztabelle1hellAkzent1">
    <w:name w:val="Grid Table 1 Light Accent 1"/>
    <w:basedOn w:val="NormaleTabelle"/>
    <w:uiPriority w:val="46"/>
    <w:rsid w:val="00E15DD9"/>
    <w:pPr>
      <w:spacing w:after="0" w:line="240" w:lineRule="auto"/>
    </w:pPr>
    <w:tblPr>
      <w:tblStyleRowBandSize w:val="1"/>
      <w:tblStyleColBandSize w:val="1"/>
      <w:tblBorders>
        <w:top w:val="single" w:sz="4" w:space="0" w:color="6B6BFF" w:themeColor="accent1" w:themeTint="66"/>
        <w:left w:val="single" w:sz="4" w:space="0" w:color="6B6BFF" w:themeColor="accent1" w:themeTint="66"/>
        <w:bottom w:val="single" w:sz="4" w:space="0" w:color="6B6BFF" w:themeColor="accent1" w:themeTint="66"/>
        <w:right w:val="single" w:sz="4" w:space="0" w:color="6B6BFF" w:themeColor="accent1" w:themeTint="66"/>
        <w:insideH w:val="single" w:sz="4" w:space="0" w:color="6B6BFF" w:themeColor="accent1" w:themeTint="66"/>
        <w:insideV w:val="single" w:sz="4" w:space="0" w:color="6B6BFF" w:themeColor="accent1" w:themeTint="66"/>
      </w:tblBorders>
    </w:tblPr>
    <w:tblStylePr w:type="firstRow">
      <w:rPr>
        <w:b/>
        <w:bCs/>
      </w:rPr>
      <w:tblPr/>
      <w:tcPr>
        <w:tcBorders>
          <w:bottom w:val="single" w:sz="12" w:space="0" w:color="2121FF" w:themeColor="accent1" w:themeTint="99"/>
        </w:tcBorders>
      </w:tcPr>
    </w:tblStylePr>
    <w:tblStylePr w:type="lastRow">
      <w:rPr>
        <w:b/>
        <w:bCs/>
      </w:rPr>
      <w:tblPr/>
      <w:tcPr>
        <w:tcBorders>
          <w:top w:val="double" w:sz="2" w:space="0" w:color="2121FF" w:themeColor="accent1" w:themeTint="99"/>
        </w:tcBorders>
      </w:tcPr>
    </w:tblStylePr>
    <w:tblStylePr w:type="firstCol">
      <w:rPr>
        <w:b/>
        <w:bCs/>
      </w:rPr>
    </w:tblStylePr>
    <w:tblStylePr w:type="lastCol">
      <w:rPr>
        <w:b/>
        <w:bCs/>
      </w:rPr>
    </w:tblStylePr>
  </w:style>
  <w:style w:type="paragraph" w:customStyle="1" w:styleId="AbsenderzeileunterLogo">
    <w:name w:val="Absenderzeile unter Logo"/>
    <w:basedOn w:val="Standard"/>
    <w:qFormat/>
    <w:rsid w:val="00A21E7C"/>
    <w:pPr>
      <w:spacing w:before="360" w:after="120" w:line="240" w:lineRule="atLeast"/>
      <w:jc w:val="left"/>
    </w:pPr>
    <w:rPr>
      <w:sz w:val="20"/>
      <w:szCs w:val="20"/>
    </w:rPr>
  </w:style>
  <w:style w:type="paragraph" w:styleId="Inhaltsverzeichnisberschrift">
    <w:name w:val="TOC Heading"/>
    <w:basedOn w:val="berschrift1"/>
    <w:next w:val="Standard"/>
    <w:uiPriority w:val="39"/>
    <w:unhideWhenUsed/>
    <w:qFormat/>
    <w:rsid w:val="006E3A08"/>
    <w:pPr>
      <w:keepNext/>
      <w:keepLines/>
      <w:numPr>
        <w:numId w:val="0"/>
      </w:numPr>
      <w:spacing w:before="480" w:after="0" w:line="276" w:lineRule="auto"/>
      <w:outlineLvl w:val="9"/>
    </w:pPr>
    <w:rPr>
      <w:rFonts w:asciiTheme="majorHAnsi" w:eastAsiaTheme="majorEastAsia" w:hAnsiTheme="majorHAnsi" w:cstheme="majorBidi"/>
      <w:color w:val="000068" w:themeColor="accent1" w:themeShade="BF"/>
      <w:szCs w:val="28"/>
      <w:lang w:eastAsia="de-DE"/>
    </w:rPr>
  </w:style>
  <w:style w:type="paragraph" w:styleId="Verzeichnis4">
    <w:name w:val="toc 4"/>
    <w:basedOn w:val="Standard"/>
    <w:next w:val="Standard"/>
    <w:autoRedefine/>
    <w:uiPriority w:val="39"/>
    <w:semiHidden/>
    <w:unhideWhenUsed/>
    <w:rsid w:val="006E3A08"/>
    <w:pPr>
      <w:spacing w:after="0"/>
      <w:ind w:left="660"/>
      <w:jc w:val="left"/>
    </w:pPr>
    <w:rPr>
      <w:rFonts w:asciiTheme="minorHAnsi" w:hAnsiTheme="minorHAnsi" w:cstheme="minorHAnsi"/>
      <w:sz w:val="20"/>
      <w:szCs w:val="20"/>
    </w:rPr>
  </w:style>
  <w:style w:type="paragraph" w:styleId="Verzeichnis5">
    <w:name w:val="toc 5"/>
    <w:basedOn w:val="Standard"/>
    <w:next w:val="Standard"/>
    <w:autoRedefine/>
    <w:uiPriority w:val="39"/>
    <w:semiHidden/>
    <w:unhideWhenUsed/>
    <w:rsid w:val="006E3A08"/>
    <w:pPr>
      <w:spacing w:after="0"/>
      <w:ind w:left="880"/>
      <w:jc w:val="left"/>
    </w:pPr>
    <w:rPr>
      <w:rFonts w:asciiTheme="minorHAnsi" w:hAnsiTheme="minorHAnsi" w:cstheme="minorHAnsi"/>
      <w:sz w:val="20"/>
      <w:szCs w:val="20"/>
    </w:rPr>
  </w:style>
  <w:style w:type="paragraph" w:styleId="Verzeichnis6">
    <w:name w:val="toc 6"/>
    <w:basedOn w:val="Standard"/>
    <w:next w:val="Standard"/>
    <w:autoRedefine/>
    <w:uiPriority w:val="39"/>
    <w:semiHidden/>
    <w:unhideWhenUsed/>
    <w:rsid w:val="006E3A08"/>
    <w:pPr>
      <w:spacing w:after="0"/>
      <w:ind w:left="1100"/>
      <w:jc w:val="left"/>
    </w:pPr>
    <w:rPr>
      <w:rFonts w:asciiTheme="minorHAnsi" w:hAnsiTheme="minorHAnsi" w:cstheme="minorHAnsi"/>
      <w:sz w:val="20"/>
      <w:szCs w:val="20"/>
    </w:rPr>
  </w:style>
  <w:style w:type="paragraph" w:styleId="Verzeichnis7">
    <w:name w:val="toc 7"/>
    <w:basedOn w:val="Standard"/>
    <w:next w:val="Standard"/>
    <w:autoRedefine/>
    <w:uiPriority w:val="39"/>
    <w:semiHidden/>
    <w:unhideWhenUsed/>
    <w:rsid w:val="006E3A08"/>
    <w:pPr>
      <w:spacing w:after="0"/>
      <w:ind w:left="1320"/>
      <w:jc w:val="left"/>
    </w:pPr>
    <w:rPr>
      <w:rFonts w:asciiTheme="minorHAnsi" w:hAnsiTheme="minorHAnsi" w:cstheme="minorHAnsi"/>
      <w:sz w:val="20"/>
      <w:szCs w:val="20"/>
    </w:rPr>
  </w:style>
  <w:style w:type="paragraph" w:styleId="Verzeichnis8">
    <w:name w:val="toc 8"/>
    <w:basedOn w:val="Standard"/>
    <w:next w:val="Standard"/>
    <w:autoRedefine/>
    <w:uiPriority w:val="39"/>
    <w:semiHidden/>
    <w:unhideWhenUsed/>
    <w:rsid w:val="006E3A08"/>
    <w:pPr>
      <w:spacing w:after="0"/>
      <w:ind w:left="1540"/>
      <w:jc w:val="left"/>
    </w:pPr>
    <w:rPr>
      <w:rFonts w:asciiTheme="minorHAnsi" w:hAnsiTheme="minorHAnsi" w:cstheme="minorHAnsi"/>
      <w:sz w:val="20"/>
      <w:szCs w:val="20"/>
    </w:rPr>
  </w:style>
  <w:style w:type="paragraph" w:styleId="Verzeichnis9">
    <w:name w:val="toc 9"/>
    <w:basedOn w:val="Standard"/>
    <w:next w:val="Standard"/>
    <w:autoRedefine/>
    <w:uiPriority w:val="39"/>
    <w:semiHidden/>
    <w:unhideWhenUsed/>
    <w:rsid w:val="006E3A08"/>
    <w:pPr>
      <w:spacing w:after="0"/>
      <w:ind w:left="1760"/>
      <w:jc w:val="left"/>
    </w:pPr>
    <w:rPr>
      <w:rFonts w:asciiTheme="minorHAnsi" w:hAnsiTheme="minorHAnsi" w:cstheme="minorHAnsi"/>
      <w:sz w:val="20"/>
      <w:szCs w:val="20"/>
    </w:rPr>
  </w:style>
  <w:style w:type="table" w:styleId="Listentabelle1hellAkzent3">
    <w:name w:val="List Table 1 Light Accent 3"/>
    <w:basedOn w:val="NormaleTabelle"/>
    <w:uiPriority w:val="46"/>
    <w:rsid w:val="00751505"/>
    <w:pPr>
      <w:spacing w:after="0" w:line="240" w:lineRule="auto"/>
    </w:pPr>
    <w:tblPr>
      <w:tblStyleRowBandSize w:val="1"/>
      <w:tblStyleColBandSize w:val="1"/>
    </w:tblPr>
    <w:tblStylePr w:type="firstRow">
      <w:rPr>
        <w:b/>
        <w:bCs/>
      </w:rPr>
      <w:tblPr/>
      <w:tcPr>
        <w:tcBorders>
          <w:bottom w:val="single" w:sz="4" w:space="0" w:color="7795DB" w:themeColor="accent3" w:themeTint="99"/>
        </w:tcBorders>
      </w:tcPr>
    </w:tblStylePr>
    <w:tblStylePr w:type="lastRow">
      <w:rPr>
        <w:b/>
        <w:bCs/>
      </w:rPr>
      <w:tblPr/>
      <w:tcPr>
        <w:tcBorders>
          <w:top w:val="single" w:sz="4" w:space="0" w:color="7795DB" w:themeColor="accent3" w:themeTint="99"/>
        </w:tcBorders>
      </w:tcPr>
    </w:tblStylePr>
    <w:tblStylePr w:type="firstCol">
      <w:rPr>
        <w:b/>
        <w:bCs/>
      </w:rPr>
    </w:tblStylePr>
    <w:tblStylePr w:type="lastCol">
      <w:rPr>
        <w:b/>
        <w:bCs/>
      </w:rPr>
    </w:tblStylePr>
    <w:tblStylePr w:type="band1Vert">
      <w:tblPr/>
      <w:tcPr>
        <w:shd w:val="clear" w:color="auto" w:fill="D1DBF3" w:themeFill="accent3" w:themeFillTint="33"/>
      </w:tcPr>
    </w:tblStylePr>
    <w:tblStylePr w:type="band1Horz">
      <w:tblPr/>
      <w:tcPr>
        <w:shd w:val="clear" w:color="auto" w:fill="D1DBF3" w:themeFill="accent3" w:themeFillTint="33"/>
      </w:tcPr>
    </w:tblStylePr>
  </w:style>
  <w:style w:type="table" w:styleId="Gitternetztabelle3Akzent3">
    <w:name w:val="Grid Table 3 Accent 3"/>
    <w:basedOn w:val="NormaleTabelle"/>
    <w:uiPriority w:val="48"/>
    <w:rsid w:val="00751505"/>
    <w:pPr>
      <w:spacing w:after="0" w:line="240" w:lineRule="auto"/>
    </w:pPr>
    <w:tblPr>
      <w:tblStyleRowBandSize w:val="1"/>
      <w:tblStyleColBandSize w:val="1"/>
      <w:tblBorders>
        <w:top w:val="single" w:sz="4" w:space="0" w:color="7795DB" w:themeColor="accent3" w:themeTint="99"/>
        <w:left w:val="single" w:sz="4" w:space="0" w:color="7795DB" w:themeColor="accent3" w:themeTint="99"/>
        <w:bottom w:val="single" w:sz="4" w:space="0" w:color="7795DB" w:themeColor="accent3" w:themeTint="99"/>
        <w:right w:val="single" w:sz="4" w:space="0" w:color="7795DB" w:themeColor="accent3" w:themeTint="99"/>
        <w:insideH w:val="single" w:sz="4" w:space="0" w:color="7795DB" w:themeColor="accent3" w:themeTint="99"/>
        <w:insideV w:val="single" w:sz="4" w:space="0" w:color="7795D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DBF3" w:themeFill="accent3" w:themeFillTint="33"/>
      </w:tcPr>
    </w:tblStylePr>
    <w:tblStylePr w:type="band1Horz">
      <w:tblPr/>
      <w:tcPr>
        <w:shd w:val="clear" w:color="auto" w:fill="D1DBF3" w:themeFill="accent3" w:themeFillTint="33"/>
      </w:tcPr>
    </w:tblStylePr>
    <w:tblStylePr w:type="neCell">
      <w:tblPr/>
      <w:tcPr>
        <w:tcBorders>
          <w:bottom w:val="single" w:sz="4" w:space="0" w:color="7795DB" w:themeColor="accent3" w:themeTint="99"/>
        </w:tcBorders>
      </w:tcPr>
    </w:tblStylePr>
    <w:tblStylePr w:type="nwCell">
      <w:tblPr/>
      <w:tcPr>
        <w:tcBorders>
          <w:bottom w:val="single" w:sz="4" w:space="0" w:color="7795DB" w:themeColor="accent3" w:themeTint="99"/>
        </w:tcBorders>
      </w:tcPr>
    </w:tblStylePr>
    <w:tblStylePr w:type="seCell">
      <w:tblPr/>
      <w:tcPr>
        <w:tcBorders>
          <w:top w:val="single" w:sz="4" w:space="0" w:color="7795DB" w:themeColor="accent3" w:themeTint="99"/>
        </w:tcBorders>
      </w:tcPr>
    </w:tblStylePr>
    <w:tblStylePr w:type="swCell">
      <w:tblPr/>
      <w:tcPr>
        <w:tcBorders>
          <w:top w:val="single" w:sz="4" w:space="0" w:color="7795DB" w:themeColor="accent3" w:themeTint="99"/>
        </w:tcBorders>
      </w:tcPr>
    </w:tblStylePr>
  </w:style>
  <w:style w:type="table" w:styleId="Gitternetztabelle1hell">
    <w:name w:val="Grid Table 1 Light"/>
    <w:basedOn w:val="NormaleTabelle"/>
    <w:uiPriority w:val="46"/>
    <w:rsid w:val="007515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Unterpunkt">
    <w:name w:val="Unterpunkt"/>
    <w:basedOn w:val="Standard"/>
    <w:qFormat/>
    <w:rsid w:val="00751505"/>
    <w:rPr>
      <w:b/>
    </w:rPr>
  </w:style>
  <w:style w:type="paragraph" w:styleId="berarbeitung">
    <w:name w:val="Revision"/>
    <w:hidden/>
    <w:uiPriority w:val="99"/>
    <w:semiHidden/>
    <w:rsid w:val="00A71E34"/>
    <w:pPr>
      <w:spacing w:after="0" w:line="240" w:lineRule="auto"/>
    </w:pPr>
    <w:rPr>
      <w:rFonts w:ascii="Noto Sans" w:hAnsi="Noto Sans" w:cs="Noto San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3984157">
      <w:bodyDiv w:val="1"/>
      <w:marLeft w:val="0"/>
      <w:marRight w:val="0"/>
      <w:marTop w:val="0"/>
      <w:marBottom w:val="0"/>
      <w:divBdr>
        <w:top w:val="none" w:sz="0" w:space="0" w:color="auto"/>
        <w:left w:val="none" w:sz="0" w:space="0" w:color="auto"/>
        <w:bottom w:val="none" w:sz="0" w:space="0" w:color="auto"/>
        <w:right w:val="none" w:sz="0" w:space="0" w:color="auto"/>
      </w:divBdr>
    </w:div>
    <w:div w:id="1015377596">
      <w:bodyDiv w:val="1"/>
      <w:marLeft w:val="0"/>
      <w:marRight w:val="0"/>
      <w:marTop w:val="0"/>
      <w:marBottom w:val="0"/>
      <w:divBdr>
        <w:top w:val="none" w:sz="0" w:space="0" w:color="auto"/>
        <w:left w:val="none" w:sz="0" w:space="0" w:color="auto"/>
        <w:bottom w:val="none" w:sz="0" w:space="0" w:color="auto"/>
        <w:right w:val="none" w:sz="0" w:space="0" w:color="auto"/>
      </w:divBdr>
      <w:divsChild>
        <w:div w:id="550505631">
          <w:marLeft w:val="0"/>
          <w:marRight w:val="0"/>
          <w:marTop w:val="0"/>
          <w:marBottom w:val="0"/>
          <w:divBdr>
            <w:top w:val="none" w:sz="0" w:space="0" w:color="auto"/>
            <w:left w:val="none" w:sz="0" w:space="0" w:color="auto"/>
            <w:bottom w:val="none" w:sz="0" w:space="0" w:color="auto"/>
            <w:right w:val="none" w:sz="0" w:space="0" w:color="auto"/>
          </w:divBdr>
          <w:divsChild>
            <w:div w:id="503907122">
              <w:marLeft w:val="0"/>
              <w:marRight w:val="0"/>
              <w:marTop w:val="0"/>
              <w:marBottom w:val="0"/>
              <w:divBdr>
                <w:top w:val="none" w:sz="0" w:space="0" w:color="auto"/>
                <w:left w:val="none" w:sz="0" w:space="0" w:color="auto"/>
                <w:bottom w:val="none" w:sz="0" w:space="0" w:color="auto"/>
                <w:right w:val="none" w:sz="0" w:space="0" w:color="auto"/>
              </w:divBdr>
              <w:divsChild>
                <w:div w:id="208964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466391">
      <w:bodyDiv w:val="1"/>
      <w:marLeft w:val="0"/>
      <w:marRight w:val="0"/>
      <w:marTop w:val="0"/>
      <w:marBottom w:val="0"/>
      <w:divBdr>
        <w:top w:val="none" w:sz="0" w:space="0" w:color="auto"/>
        <w:left w:val="none" w:sz="0" w:space="0" w:color="auto"/>
        <w:bottom w:val="none" w:sz="0" w:space="0" w:color="auto"/>
        <w:right w:val="none" w:sz="0" w:space="0" w:color="auto"/>
      </w:divBdr>
    </w:div>
    <w:div w:id="1107501880">
      <w:bodyDiv w:val="1"/>
      <w:marLeft w:val="0"/>
      <w:marRight w:val="0"/>
      <w:marTop w:val="0"/>
      <w:marBottom w:val="0"/>
      <w:divBdr>
        <w:top w:val="none" w:sz="0" w:space="0" w:color="auto"/>
        <w:left w:val="none" w:sz="0" w:space="0" w:color="auto"/>
        <w:bottom w:val="none" w:sz="0" w:space="0" w:color="auto"/>
        <w:right w:val="none" w:sz="0" w:space="0" w:color="auto"/>
      </w:divBdr>
    </w:div>
    <w:div w:id="1582905461">
      <w:bodyDiv w:val="1"/>
      <w:marLeft w:val="0"/>
      <w:marRight w:val="0"/>
      <w:marTop w:val="0"/>
      <w:marBottom w:val="0"/>
      <w:divBdr>
        <w:top w:val="none" w:sz="0" w:space="0" w:color="auto"/>
        <w:left w:val="none" w:sz="0" w:space="0" w:color="auto"/>
        <w:bottom w:val="none" w:sz="0" w:space="0" w:color="auto"/>
        <w:right w:val="none" w:sz="0" w:space="0" w:color="auto"/>
      </w:divBdr>
      <w:divsChild>
        <w:div w:id="60059822">
          <w:marLeft w:val="0"/>
          <w:marRight w:val="0"/>
          <w:marTop w:val="0"/>
          <w:marBottom w:val="0"/>
          <w:divBdr>
            <w:top w:val="none" w:sz="0" w:space="0" w:color="auto"/>
            <w:left w:val="none" w:sz="0" w:space="0" w:color="auto"/>
            <w:bottom w:val="none" w:sz="0" w:space="0" w:color="auto"/>
            <w:right w:val="none" w:sz="0" w:space="0" w:color="auto"/>
          </w:divBdr>
          <w:divsChild>
            <w:div w:id="666634744">
              <w:marLeft w:val="0"/>
              <w:marRight w:val="0"/>
              <w:marTop w:val="0"/>
              <w:marBottom w:val="0"/>
              <w:divBdr>
                <w:top w:val="none" w:sz="0" w:space="0" w:color="auto"/>
                <w:left w:val="none" w:sz="0" w:space="0" w:color="auto"/>
                <w:bottom w:val="none" w:sz="0" w:space="0" w:color="auto"/>
                <w:right w:val="none" w:sz="0" w:space="0" w:color="auto"/>
              </w:divBdr>
              <w:divsChild>
                <w:div w:id="94627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034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Bericht TUD">
  <a:themeElements>
    <a:clrScheme name="TUD_2025_Blau-Türkis">
      <a:dk1>
        <a:srgbClr val="000000"/>
      </a:dk1>
      <a:lt1>
        <a:sysClr val="window" lastClr="FFFFFF"/>
      </a:lt1>
      <a:dk2>
        <a:srgbClr val="566371"/>
      </a:dk2>
      <a:lt2>
        <a:srgbClr val="FFFFFF"/>
      </a:lt2>
      <a:accent1>
        <a:srgbClr val="00008C"/>
      </a:accent1>
      <a:accent2>
        <a:srgbClr val="97C6FF"/>
      </a:accent2>
      <a:accent3>
        <a:srgbClr val="2F57B2"/>
      </a:accent3>
      <a:accent4>
        <a:srgbClr val="001450"/>
      </a:accent4>
      <a:accent5>
        <a:srgbClr val="0A777F"/>
      </a:accent5>
      <a:accent6>
        <a:srgbClr val="8CE6D7"/>
      </a:accent6>
      <a:hlink>
        <a:srgbClr val="00008C"/>
      </a:hlink>
      <a:folHlink>
        <a:srgbClr val="2F57B2"/>
      </a:folHlink>
    </a:clrScheme>
    <a:fontScheme name="Noto Sans">
      <a:majorFont>
        <a:latin typeface="Noto Sans"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Noto Sans" panose="020F03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Guen</b:Tag>
    <b:SourceType>InternetSite</b:SourceType>
    <b:Guid>{1F45AF5A-3C0F-4E4C-98BD-453FE6FAE438}</b:Guid>
    <b:Title>Wikipedia</b:Title>
    <b:Author>
      <b:Author>
        <b:NameList>
          <b:Person>
            <b:Last>Benutzer:Guenson</b:Last>
          </b:Person>
        </b:NameList>
      </b:Author>
    </b:Author>
    <b:DayAccessed>08.März 2012</b:DayAccessed>
    <b:URL>http://de.wikipedia.org/wiki/Benutzer:Guenson/Bilder</b:URL>
    <b:Year>2011</b:Year>
    <b:Month>November</b:Month>
    <b:Day>23</b:Day>
    <b:RefOrder>2</b:RefOrder>
  </b:Source>
  <b:Source>
    <b:Tag>TUD11</b:Tag>
    <b:SourceType>Book</b:SourceType>
    <b:Guid>{D69047C2-5AA9-4335-B693-C805FC6B6710}</b:Guid>
    <b:Title>Innovation hat Tradition</b:Title>
    <b:Year>2011</b:Year>
    <b:Author>
      <b:Author>
        <b:NameList>
          <b:Person>
            <b:Last>Dresden</b:Last>
            <b:First>TU</b:First>
          </b:Person>
        </b:NameList>
      </b:Author>
    </b:Author>
    <b:City>Dresden</b:City>
    <b:Pages>1 ff.</b:Pages>
    <b:Publisher>Verleger</b:Publisher>
    <b:RefOrder>1</b:RefOrder>
  </b:Source>
</b:Sources>
</file>

<file path=customXml/itemProps1.xml><?xml version="1.0" encoding="utf-8"?>
<ds:datastoreItem xmlns:ds="http://schemas.openxmlformats.org/officeDocument/2006/customXml" ds:itemID="{19E814B0-6E13-4BEC-A359-0FF961856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906</Words>
  <Characters>18314</Characters>
  <Application>Microsoft Office Word</Application>
  <DocSecurity>0</DocSecurity>
  <Lines>152</Lines>
  <Paragraphs>42</Paragraphs>
  <ScaleCrop>false</ScaleCrop>
  <HeadingPairs>
    <vt:vector size="2" baseType="variant">
      <vt:variant>
        <vt:lpstr>Titel</vt:lpstr>
      </vt:variant>
      <vt:variant>
        <vt:i4>1</vt:i4>
      </vt:variant>
    </vt:vector>
  </HeadingPairs>
  <TitlesOfParts>
    <vt:vector size="1" baseType="lpstr">
      <vt:lpstr/>
    </vt:vector>
  </TitlesOfParts>
  <Company>unimarketing</Company>
  <LinksUpToDate>false</LinksUpToDate>
  <CharactersWithSpaces>2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rporate design</dc:creator>
  <cp:lastModifiedBy>Freund, Friederike</cp:lastModifiedBy>
  <cp:revision>59</cp:revision>
  <cp:lastPrinted>2026-02-09T13:55:00Z</cp:lastPrinted>
  <dcterms:created xsi:type="dcterms:W3CDTF">2026-03-19T15:29:00Z</dcterms:created>
  <dcterms:modified xsi:type="dcterms:W3CDTF">2026-03-20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ITm0FQ4g"/&gt;&lt;style id="http://www.zotero.org/styles/harvard-gesellschaft-fur-bildung-und-forschung-in-europa" hasBibliography="1" bibliographyStyleHasBeenSet="1"/&gt;&lt;prefs&gt;&lt;pref name="fieldType" val</vt:lpwstr>
  </property>
  <property fmtid="{D5CDD505-2E9C-101B-9397-08002B2CF9AE}" pid="3" name="ZOTERO_PREF_2">
    <vt:lpwstr>ue="Field"/&gt;&lt;pref name="storeReferences" value="true"/&gt;&lt;pref name="automaticJournalAbbreviations" value="true"/&gt;&lt;pref name="noteType" value=""/&gt;&lt;/prefs&gt;&lt;/data&gt;</vt:lpwstr>
  </property>
</Properties>
</file>